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7A288" w14:textId="2D0FC409" w:rsidR="00800830" w:rsidRDefault="00755E8D" w:rsidP="006F448B">
      <w:pPr>
        <w:pStyle w:val="Title"/>
      </w:pPr>
      <w:r>
        <w:t xml:space="preserve">Automatically </w:t>
      </w:r>
      <w:r w:rsidR="009A1ABD">
        <w:t xml:space="preserve">Generate </w:t>
      </w:r>
      <w:r w:rsidR="00EF451B">
        <w:t xml:space="preserve">Two-Dimensional </w:t>
      </w:r>
      <w:r w:rsidR="0018760F">
        <w:t>Gating Hierarchy</w:t>
      </w:r>
      <w:r>
        <w:t xml:space="preserve"> from </w:t>
      </w:r>
      <w:r w:rsidR="00395772">
        <w:t>Clustered</w:t>
      </w:r>
      <w:r>
        <w:t xml:space="preserve"> Cytometry Data</w:t>
      </w:r>
    </w:p>
    <w:p w14:paraId="3C1BC069" w14:textId="171B5E9B" w:rsidR="00A70419" w:rsidRDefault="00A70419" w:rsidP="00E71BE2">
      <w:pPr>
        <w:pStyle w:val="Heading1"/>
      </w:pPr>
      <w:r>
        <w:t>Author</w:t>
      </w:r>
    </w:p>
    <w:p w14:paraId="10091F07" w14:textId="393C8D9D" w:rsidR="00A70419" w:rsidRDefault="00A70419" w:rsidP="00E71BE2">
      <w:r>
        <w:t xml:space="preserve">Xingyu Yang, </w:t>
      </w:r>
      <w:r w:rsidRPr="00A70419">
        <w:t>Peng Qiu</w:t>
      </w:r>
    </w:p>
    <w:p w14:paraId="5AE597EC" w14:textId="77777777" w:rsidR="00801383" w:rsidRDefault="00801383" w:rsidP="00E71BE2"/>
    <w:p w14:paraId="6FF905A6" w14:textId="77777777" w:rsidR="00951D46" w:rsidRDefault="00951D46" w:rsidP="00E71BE2">
      <w:r>
        <w:t>Xingyu Yang</w:t>
      </w:r>
    </w:p>
    <w:p w14:paraId="7F67C8F6" w14:textId="5E1D4F50" w:rsidR="00951D46" w:rsidRDefault="00951D46" w:rsidP="00E71BE2">
      <w:r>
        <w:t>Department of Biology, Georgia Institute of Technology, Atlanta, GA</w:t>
      </w:r>
    </w:p>
    <w:p w14:paraId="6311A171" w14:textId="36046118" w:rsidR="00951D46" w:rsidRDefault="00951D46" w:rsidP="00E71BE2">
      <w:r>
        <w:t xml:space="preserve">Email: </w:t>
      </w:r>
      <w:hyperlink r:id="rId8" w:history="1">
        <w:r w:rsidRPr="00C21EDE">
          <w:rPr>
            <w:rStyle w:val="Hyperlink"/>
          </w:rPr>
          <w:t>xyang88@gatech.edu</w:t>
        </w:r>
      </w:hyperlink>
    </w:p>
    <w:p w14:paraId="350221DC" w14:textId="77777777" w:rsidR="00801383" w:rsidRDefault="00801383" w:rsidP="00E71BE2"/>
    <w:p w14:paraId="799E7B58" w14:textId="77777777" w:rsidR="00951D46" w:rsidRDefault="00951D46" w:rsidP="00E71BE2">
      <w:r w:rsidRPr="00A70419">
        <w:t>Peng Qiu</w:t>
      </w:r>
    </w:p>
    <w:p w14:paraId="0FFC00B9" w14:textId="77777777" w:rsidR="00951D46" w:rsidRDefault="00951D46" w:rsidP="00E71BE2">
      <w:r w:rsidRPr="00951D46">
        <w:t>Department of Biomedical Engineering</w:t>
      </w:r>
      <w:r>
        <w:t>, Georgia Institute of Technology, Atlanta, GA</w:t>
      </w:r>
    </w:p>
    <w:p w14:paraId="77B9836D" w14:textId="6A94B78B" w:rsidR="00951D46" w:rsidRDefault="00951D46" w:rsidP="00E71BE2">
      <w:r>
        <w:t xml:space="preserve">Email: </w:t>
      </w:r>
      <w:hyperlink r:id="rId9" w:history="1">
        <w:r w:rsidRPr="00C21EDE">
          <w:rPr>
            <w:rStyle w:val="Hyperlink"/>
          </w:rPr>
          <w:t>peng.qiu@bme.gatech.edu</w:t>
        </w:r>
      </w:hyperlink>
    </w:p>
    <w:p w14:paraId="2DD9C8B1" w14:textId="77777777" w:rsidR="00801383" w:rsidRPr="00E71BE2" w:rsidRDefault="00801383" w:rsidP="00E71BE2"/>
    <w:p w14:paraId="2C1CB03D" w14:textId="7E16BB5C" w:rsidR="00CD5DB3" w:rsidRDefault="00CD5DB3" w:rsidP="006F448B">
      <w:pPr>
        <w:pStyle w:val="Heading1"/>
      </w:pPr>
      <w:r>
        <w:t>Abstract</w:t>
      </w:r>
    </w:p>
    <w:p w14:paraId="491EC104" w14:textId="075F91B6" w:rsidR="005647AC" w:rsidRPr="005647AC" w:rsidRDefault="00696274" w:rsidP="005647AC">
      <w:r>
        <w:t>Cytometry is an important technique widely used in medicine and biological research. B</w:t>
      </w:r>
      <w:r w:rsidR="00810ADF">
        <w:rPr>
          <w:rFonts w:hint="eastAsia"/>
        </w:rPr>
        <w:t>iologists</w:t>
      </w:r>
      <w:r w:rsidR="00810ADF">
        <w:t xml:space="preserve"> </w:t>
      </w:r>
      <w:r>
        <w:t xml:space="preserve">traditionally </w:t>
      </w:r>
      <w:r w:rsidR="00810ADF">
        <w:t>analyze</w:t>
      </w:r>
      <w:r>
        <w:t xml:space="preserve"> </w:t>
      </w:r>
      <w:r w:rsidR="007A002B">
        <w:t xml:space="preserve">single-cell </w:t>
      </w:r>
      <w:r>
        <w:t xml:space="preserve">cytometry data by manual gating, </w:t>
      </w:r>
      <w:r w:rsidR="00E71BE2">
        <w:t xml:space="preserve">which can be </w:t>
      </w:r>
      <w:r>
        <w:t>subjective and lab</w:t>
      </w:r>
      <w:r w:rsidR="00810ADF">
        <w:t>or</w:t>
      </w:r>
      <w:r>
        <w:t xml:space="preserve"> intensive. To address this issue, many automated</w:t>
      </w:r>
      <w:r w:rsidR="00E71BE2">
        <w:t xml:space="preserve"> and </w:t>
      </w:r>
      <w:r>
        <w:t xml:space="preserve">semi-automated methods </w:t>
      </w:r>
      <w:r w:rsidR="00E71BE2">
        <w:t>have been</w:t>
      </w:r>
      <w:r>
        <w:t xml:space="preserve"> developed. These advanced methods </w:t>
      </w:r>
      <w:r w:rsidR="00E71BE2">
        <w:t xml:space="preserve">are designed to </w:t>
      </w:r>
      <w:r>
        <w:t xml:space="preserve">speed up and standardize the </w:t>
      </w:r>
      <w:r w:rsidR="00E71BE2">
        <w:t xml:space="preserve">analysis of </w:t>
      </w:r>
      <w:r>
        <w:t xml:space="preserve">cytometry data, but their popularity </w:t>
      </w:r>
      <w:r w:rsidR="00E71C87">
        <w:t>is</w:t>
      </w:r>
      <w:r>
        <w:t xml:space="preserve"> limit</w:t>
      </w:r>
      <w:r w:rsidR="00342BE1">
        <w:t>ed by non-</w:t>
      </w:r>
      <w:r>
        <w:t>intuiti</w:t>
      </w:r>
      <w:r w:rsidR="00342BE1">
        <w:t>ve</w:t>
      </w:r>
      <w:r w:rsidR="00E71BE2">
        <w:t xml:space="preserve"> visualizations and </w:t>
      </w:r>
      <w:r>
        <w:t>difficult</w:t>
      </w:r>
      <w:r w:rsidR="00E71BE2">
        <w:t>ies</w:t>
      </w:r>
      <w:r>
        <w:t xml:space="preserve"> in </w:t>
      </w:r>
      <w:r w:rsidR="00E71BE2">
        <w:t>interpretation</w:t>
      </w:r>
      <w:r>
        <w:t xml:space="preserve">. In this paper, we present a new method </w:t>
      </w:r>
      <w:r w:rsidR="00BD6DF0">
        <w:rPr>
          <w:rFonts w:hint="eastAsia"/>
        </w:rPr>
        <w:t>call</w:t>
      </w:r>
      <w:r w:rsidR="000D305B">
        <w:t>ed</w:t>
      </w:r>
      <w:r w:rsidR="00BD6DF0">
        <w:t xml:space="preserve"> Cluster</w:t>
      </w:r>
      <w:r w:rsidR="00F27534">
        <w:t>-</w:t>
      </w:r>
      <w:r w:rsidR="00BD6DF0">
        <w:t>to</w:t>
      </w:r>
      <w:r w:rsidR="00F27534">
        <w:t>-</w:t>
      </w:r>
      <w:r w:rsidR="00BD6DF0">
        <w:t xml:space="preserve">Gate (C2G) </w:t>
      </w:r>
      <w:r>
        <w:t xml:space="preserve">that can take clustering results as input, and automatically generate a nested </w:t>
      </w:r>
      <w:r w:rsidR="00DF6B71">
        <w:t>two-dimensional</w:t>
      </w:r>
      <w:r>
        <w:t xml:space="preserve"> gating hierarchy, which is </w:t>
      </w:r>
      <w:r w:rsidR="00E71BE2">
        <w:t xml:space="preserve">a visualization representation that </w:t>
      </w:r>
      <w:r>
        <w:t xml:space="preserve">biologists </w:t>
      </w:r>
      <w:r w:rsidR="00E71BE2">
        <w:t xml:space="preserve">are </w:t>
      </w:r>
      <w:r>
        <w:t xml:space="preserve">familiar with. </w:t>
      </w:r>
      <w:r w:rsidR="00A3793D">
        <w:t>This method can generate</w:t>
      </w:r>
      <w:r w:rsidR="00B574A0">
        <w:t xml:space="preserve"> gating </w:t>
      </w:r>
      <w:r w:rsidR="00617EE9">
        <w:t>sequence</w:t>
      </w:r>
      <w:r w:rsidR="00E71BE2">
        <w:t>s</w:t>
      </w:r>
      <w:r w:rsidR="00617EE9">
        <w:t xml:space="preserve"> </w:t>
      </w:r>
      <w:r w:rsidR="00B574A0">
        <w:t>for multiple target populations simultaneously</w:t>
      </w:r>
      <w:r w:rsidR="00617EE9">
        <w:t xml:space="preserve"> and summarize </w:t>
      </w:r>
      <w:r w:rsidR="00E71BE2">
        <w:t xml:space="preserve">them in </w:t>
      </w:r>
      <w:r w:rsidR="00A21351">
        <w:t>one</w:t>
      </w:r>
      <w:r w:rsidR="00617EE9">
        <w:t xml:space="preserve"> </w:t>
      </w:r>
      <w:r w:rsidR="00571F64">
        <w:t>hierarchical</w:t>
      </w:r>
      <w:r w:rsidR="00617EE9">
        <w:t xml:space="preserve"> tree that represent</w:t>
      </w:r>
      <w:r w:rsidR="00E71BE2">
        <w:t>s</w:t>
      </w:r>
      <w:r w:rsidR="00617EE9">
        <w:t xml:space="preserve"> the gating hierarchy</w:t>
      </w:r>
      <w:r w:rsidR="00B574A0">
        <w:t xml:space="preserve">. </w:t>
      </w:r>
      <w:r w:rsidR="00B574A0">
        <w:rPr>
          <w:rFonts w:hint="eastAsia"/>
        </w:rPr>
        <w:t>We</w:t>
      </w:r>
      <w:r w:rsidR="00B574A0">
        <w:t xml:space="preserve"> have tested this method </w:t>
      </w:r>
      <w:r w:rsidR="00617EE9">
        <w:t xml:space="preserve">on manually </w:t>
      </w:r>
      <w:r w:rsidR="00E71BE2">
        <w:t>gated</w:t>
      </w:r>
      <w:r w:rsidR="00617EE9">
        <w:t xml:space="preserve"> populations, </w:t>
      </w:r>
      <w:r w:rsidR="00E71BE2">
        <w:t xml:space="preserve">populations defined by </w:t>
      </w:r>
      <w:r w:rsidR="00617EE9">
        <w:t xml:space="preserve">automated </w:t>
      </w:r>
      <w:r w:rsidR="00E71BE2">
        <w:t xml:space="preserve">clustering </w:t>
      </w:r>
      <w:r w:rsidR="00617EE9">
        <w:t>methods (k-means and Pheno</w:t>
      </w:r>
      <w:r w:rsidR="00AA147B">
        <w:t>G</w:t>
      </w:r>
      <w:r w:rsidR="00617EE9">
        <w:t>raph)</w:t>
      </w:r>
      <w:r w:rsidR="00E71BE2">
        <w:t xml:space="preserve">, as well as populations defined by </w:t>
      </w:r>
      <w:r w:rsidR="002A4A4D">
        <w:t>visualization-assisted</w:t>
      </w:r>
      <w:r w:rsidR="00A36C05">
        <w:t xml:space="preserve"> methods (SPADE and t</w:t>
      </w:r>
      <w:r w:rsidR="00617EE9">
        <w:t xml:space="preserve">SNE). </w:t>
      </w:r>
      <w:r w:rsidR="00B771EB">
        <w:rPr>
          <w:rFonts w:hint="eastAsia"/>
        </w:rPr>
        <w:t>We</w:t>
      </w:r>
      <w:r w:rsidR="00B771EB">
        <w:t xml:space="preserve"> have </w:t>
      </w:r>
      <w:r w:rsidR="00E71BE2">
        <w:t>demonstrated</w:t>
      </w:r>
      <w:r w:rsidR="00B771EB">
        <w:t xml:space="preserve"> that </w:t>
      </w:r>
      <w:r w:rsidR="008968FA">
        <w:t>C2G</w:t>
      </w:r>
      <w:r w:rsidR="00B771EB">
        <w:t xml:space="preserve"> is </w:t>
      </w:r>
      <w:r w:rsidR="00E71BE2">
        <w:t xml:space="preserve">able to generate gating sequences that capture cell populations defined by the various </w:t>
      </w:r>
      <w:r w:rsidR="00A21351">
        <w:t xml:space="preserve">clustering </w:t>
      </w:r>
      <w:r w:rsidR="00E71BE2">
        <w:t xml:space="preserve">strategies, and </w:t>
      </w:r>
      <w:r w:rsidR="00B771EB">
        <w:t>robust to</w:t>
      </w:r>
      <w:r w:rsidR="00E71BE2">
        <w:t xml:space="preserve"> </w:t>
      </w:r>
      <w:r w:rsidR="00B771EB">
        <w:t>over-cluster</w:t>
      </w:r>
      <w:r w:rsidR="00C03EA0">
        <w:t>ed</w:t>
      </w:r>
      <w:r w:rsidR="00B771EB">
        <w:t xml:space="preserve"> and </w:t>
      </w:r>
      <w:r w:rsidR="00592804">
        <w:t>overlapping</w:t>
      </w:r>
      <w:r w:rsidR="00B771EB">
        <w:t xml:space="preserve"> </w:t>
      </w:r>
      <w:r w:rsidR="002A4A4D">
        <w:t xml:space="preserve">target </w:t>
      </w:r>
      <w:r w:rsidR="00B771EB">
        <w:t xml:space="preserve">populations. </w:t>
      </w:r>
    </w:p>
    <w:p w14:paraId="70A2E477" w14:textId="3D02B669" w:rsidR="0043605B" w:rsidRDefault="006A0186" w:rsidP="006F448B">
      <w:pPr>
        <w:pStyle w:val="Heading1"/>
      </w:pPr>
      <w:r>
        <w:lastRenderedPageBreak/>
        <w:t>Introduction</w:t>
      </w:r>
    </w:p>
    <w:p w14:paraId="342397C0" w14:textId="1AA91520" w:rsidR="006A0186" w:rsidRDefault="006A0186" w:rsidP="006A0186">
      <w:r>
        <w:t>Cytometry is a popular technique with wide application</w:t>
      </w:r>
      <w:r w:rsidR="00CE2D27">
        <w:t>s</w:t>
      </w:r>
      <w:r>
        <w:t xml:space="preserve"> in biology and medicine. It</w:t>
      </w:r>
      <w:r w:rsidR="00E560D0">
        <w:t xml:space="preserve"> can</w:t>
      </w:r>
      <w:r>
        <w:t xml:space="preserve"> measure </w:t>
      </w:r>
      <w:r w:rsidR="00CE2D27">
        <w:t xml:space="preserve">the expressions of </w:t>
      </w:r>
      <w:r>
        <w:t xml:space="preserve">multiple </w:t>
      </w:r>
      <w:r w:rsidR="00CE2D27">
        <w:t xml:space="preserve">protein </w:t>
      </w:r>
      <w:r>
        <w:t xml:space="preserve">biomarkers </w:t>
      </w:r>
      <w:r w:rsidR="00CE2D27">
        <w:t>for</w:t>
      </w:r>
      <w:r>
        <w:t xml:space="preserve"> </w:t>
      </w:r>
      <w:r w:rsidR="00CE2D27">
        <w:t xml:space="preserve">a </w:t>
      </w:r>
      <w:r>
        <w:t>large number of cells</w:t>
      </w:r>
      <w:r w:rsidR="00CE2D27">
        <w:t xml:space="preserve">, and provide data to </w:t>
      </w:r>
      <w:r w:rsidR="007139A0">
        <w:t xml:space="preserve">reveal cellular heterogeneity and subpopulations </w:t>
      </w:r>
      <w:r w:rsidR="00C96FA0">
        <w:fldChar w:fldCharType="begin"/>
      </w:r>
      <w:r w:rsidR="00993E3B">
        <w:instrText xml:space="preserve"> ADDIN EN.CITE &lt;EndNote&gt;&lt;Cite&gt;&lt;Author&gt;Baumgarth&lt;/Author&gt;&lt;Year&gt;2000&lt;/Year&gt;&lt;RecNum&gt;224&lt;/RecNum&gt;&lt;DisplayText&gt;[1, 2]&lt;/DisplayText&gt;&lt;record&gt;&lt;rec-number&gt;224&lt;/rec-number&gt;&lt;foreign-keys&gt;&lt;key app="EN" db-id="59rpdv5f6zx2a4e52faptvxjxazftsaws5rv" timestamp="1467011951"&gt;224&lt;/key&gt;&lt;/foreign-keys&gt;&lt;ref-type name="Journal Article"&gt;17&lt;/ref-type&gt;&lt;contributors&gt;&lt;authors&gt;&lt;author&gt;Baumgarth, Nicole&lt;/author&gt;&lt;author&gt;Roederer, Mario&lt;/author&gt;&lt;/authors&gt;&lt;/contributors&gt;&lt;titles&gt;&lt;title&gt;A practical approach to multicolor flow cytometry for immunophenotyping&lt;/title&gt;&lt;secondary-title&gt;Journal of immunological methods&lt;/secondary-title&gt;&lt;short-title&gt;1&lt;/short-title&gt;&lt;/titles&gt;&lt;periodical&gt;&lt;full-title&gt;Journal of immunological methods&lt;/full-title&gt;&lt;/periodical&gt;&lt;pages&gt;77-97&lt;/pages&gt;&lt;volume&gt;243&lt;/volume&gt;&lt;number&gt;1&lt;/number&gt;&lt;dates&gt;&lt;year&gt;2000&lt;/year&gt;&lt;/dates&gt;&lt;isbn&gt;0022-1759&lt;/isbn&gt;&lt;urls&gt;&lt;/urls&gt;&lt;/record&gt;&lt;/Cite&gt;&lt;Cite&gt;&lt;Author&gt;Bendall&lt;/Author&gt;&lt;Year&gt;2011&lt;/Year&gt;&lt;RecNum&gt;226&lt;/RecNum&gt;&lt;record&gt;&lt;rec-number&gt;226&lt;/rec-number&gt;&lt;foreign-keys&gt;&lt;key app="EN" db-id="59rpdv5f6zx2a4e52faptvxjxazftsaws5rv" timestamp="1467025392"&gt;226&lt;/key&gt;&lt;/foreign-keys&gt;&lt;ref-type name="Journal Article"&gt;17&lt;/ref-type&gt;&lt;contributors&gt;&lt;authors&gt;&lt;author&gt;Bendall, Sean C&lt;/author&gt;&lt;author&gt;Simonds, Erin F&lt;/author&gt;&lt;author&gt;Qiu, Peng&lt;/author&gt;&lt;author&gt;El-ad, D Amir&lt;/author&gt;&lt;author&gt;Krutzik, Peter O&lt;/author&gt;&lt;author&gt;Finck, Rachel&lt;/author&gt;&lt;author&gt;Bruggner, Robert V&lt;/author&gt;&lt;author&gt;Melamed, Rachel&lt;/author&gt;&lt;author&gt;Trejo, Angelica&lt;/author&gt;&lt;author&gt;Ornatsky, Olga I&lt;/author&gt;&lt;/authors&gt;&lt;/contributors&gt;&lt;titles&gt;&lt;title&gt;Single-cell mass cytometry of differential immune and drug responses across a human hematopoietic continuum&lt;/title&gt;&lt;secondary-title&gt;Science&lt;/secondary-title&gt;&lt;short-title&gt;2&lt;/short-title&gt;&lt;/titles&gt;&lt;periodical&gt;&lt;full-title&gt;Science&lt;/full-title&gt;&lt;/periodical&gt;&lt;pages&gt;687-696&lt;/pages&gt;&lt;volume&gt;332&lt;/volume&gt;&lt;number&gt;6030&lt;/number&gt;&lt;dates&gt;&lt;year&gt;2011&lt;/year&gt;&lt;/dates&gt;&lt;isbn&gt;0036-8075&lt;/isbn&gt;&lt;urls&gt;&lt;/urls&gt;&lt;/record&gt;&lt;/Cite&gt;&lt;/EndNote&gt;</w:instrText>
      </w:r>
      <w:r w:rsidR="00C96FA0">
        <w:fldChar w:fldCharType="separate"/>
      </w:r>
      <w:r w:rsidR="0018621E">
        <w:rPr>
          <w:noProof/>
        </w:rPr>
        <w:t>[1, 2]</w:t>
      </w:r>
      <w:r w:rsidR="00C96FA0">
        <w:fldChar w:fldCharType="end"/>
      </w:r>
      <w:r>
        <w:t xml:space="preserve">. </w:t>
      </w:r>
      <w:r w:rsidR="00E560D0">
        <w:t xml:space="preserve">Traditionally, flow cytometry data </w:t>
      </w:r>
      <w:r w:rsidR="007139A0">
        <w:t xml:space="preserve">is analyzed by </w:t>
      </w:r>
      <w:r w:rsidR="00E560D0">
        <w:t xml:space="preserve">manual </w:t>
      </w:r>
      <w:r w:rsidR="007139A0">
        <w:t>gating, where gates are manually drawn on user-defined sequence</w:t>
      </w:r>
      <w:r w:rsidR="0030632B">
        <w:t>s</w:t>
      </w:r>
      <w:r w:rsidR="007139A0">
        <w:t xml:space="preserve"> of nested two-dimensional plots. Manual gating is a</w:t>
      </w:r>
      <w:r w:rsidR="00E560D0">
        <w:t xml:space="preserve"> subjective and labor intensive</w:t>
      </w:r>
      <w:r w:rsidR="007139A0">
        <w:t xml:space="preserve"> process</w:t>
      </w:r>
      <w:r w:rsidR="00E560D0">
        <w:t xml:space="preserve">, especially when </w:t>
      </w:r>
      <w:r w:rsidR="007139A0">
        <w:t xml:space="preserve">the </w:t>
      </w:r>
      <w:r w:rsidR="00E560D0">
        <w:t xml:space="preserve">number of </w:t>
      </w:r>
      <w:r w:rsidR="007139A0">
        <w:t xml:space="preserve">protein </w:t>
      </w:r>
      <w:r w:rsidR="00E560D0">
        <w:t>biomarkers grow</w:t>
      </w:r>
      <w:r w:rsidR="007139A0">
        <w:t>s</w:t>
      </w:r>
      <w:r w:rsidR="00E560D0">
        <w:t xml:space="preserve"> large</w:t>
      </w:r>
      <w:r w:rsidR="007139A0">
        <w:t xml:space="preserve"> </w:t>
      </w:r>
      <w:r w:rsidR="00C96FA0">
        <w:fldChar w:fldCharType="begin"/>
      </w:r>
      <w:r w:rsidR="00993E3B">
        <w:instrText xml:space="preserve"> ADDIN EN.CITE &lt;EndNote&gt;&lt;Cite&gt;&lt;Author&gt;Lugli&lt;/Author&gt;&lt;Year&gt;2010&lt;/Year&gt;&lt;RecNum&gt;225&lt;/RecNum&gt;&lt;DisplayText&gt;[3]&lt;/DisplayText&gt;&lt;record&gt;&lt;rec-number&gt;225&lt;/rec-number&gt;&lt;foreign-keys&gt;&lt;key app="EN" db-id="59rpdv5f6zx2a4e52faptvxjxazftsaws5rv" timestamp="1467011982"&gt;225&lt;/key&gt;&lt;/foreign-keys&gt;&lt;ref-type name="Journal Article"&gt;17&lt;/ref-type&gt;&lt;contributors&gt;&lt;authors&gt;&lt;author&gt;Lugli, Enrico&lt;/author&gt;&lt;author&gt;Roederer, Mario&lt;/author&gt;&lt;author&gt;Cossarizza, Andrea&lt;/author&gt;&lt;/authors&gt;&lt;/contributors&gt;&lt;titles&gt;&lt;title&gt;Data analysis in flow cytometry: the future just started&lt;/title&gt;&lt;secondary-title&gt;Cytometry Part A&lt;/secondary-title&gt;&lt;short-title&gt;3&lt;/short-title&gt;&lt;/titles&gt;&lt;periodical&gt;&lt;full-title&gt;Cytometry Part A&lt;/full-title&gt;&lt;/periodical&gt;&lt;pages&gt;705-713&lt;/pages&gt;&lt;volume&gt;77&lt;/volume&gt;&lt;number&gt;7&lt;/number&gt;&lt;dates&gt;&lt;year&gt;2010&lt;/year&gt;&lt;/dates&gt;&lt;isbn&gt;1552-4930&lt;/isbn&gt;&lt;urls&gt;&lt;/urls&gt;&lt;/record&gt;&lt;/Cite&gt;&lt;/EndNote&gt;</w:instrText>
      </w:r>
      <w:r w:rsidR="00C96FA0">
        <w:fldChar w:fldCharType="separate"/>
      </w:r>
      <w:r w:rsidR="0018621E">
        <w:rPr>
          <w:noProof/>
        </w:rPr>
        <w:t>[3]</w:t>
      </w:r>
      <w:r w:rsidR="00C96FA0">
        <w:fldChar w:fldCharType="end"/>
      </w:r>
      <w:r w:rsidR="00E560D0">
        <w:t xml:space="preserve">. </w:t>
      </w:r>
    </w:p>
    <w:p w14:paraId="397E3120" w14:textId="3F42A039" w:rsidR="00B85CB4" w:rsidRDefault="00B9640B">
      <w:r>
        <w:t xml:space="preserve">Recently, new </w:t>
      </w:r>
      <w:r w:rsidR="003B4425">
        <w:t>analysis algorithms</w:t>
      </w:r>
      <w:r>
        <w:t xml:space="preserve"> </w:t>
      </w:r>
      <w:r>
        <w:fldChar w:fldCharType="begin">
          <w:fldData xml:space="preserve">PEVuZE5vdGU+PENpdGU+PEF1dGhvcj5RaXU8L0F1dGhvcj48WWVhcj4yMDExPC9ZZWFyPjxSZWNO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=
</w:fldData>
        </w:fldChar>
      </w:r>
      <w:r w:rsidR="00993E3B">
        <w:instrText xml:space="preserve"> ADDIN EN.CITE </w:instrText>
      </w:r>
      <w:r w:rsidR="00993E3B">
        <w:fldChar w:fldCharType="begin">
          <w:fldData xml:space="preserve">PEVuZE5vdGU+PENpdGU+PEF1dGhvcj5RaXU8L0F1dGhvcj48WWVhcj4yMDExPC9ZZWFyPjxSZWNO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=
</w:fldData>
        </w:fldChar>
      </w:r>
      <w:r w:rsidR="00993E3B">
        <w:instrText xml:space="preserve"> ADDIN EN.CITE.DATA </w:instrText>
      </w:r>
      <w:r w:rsidR="00993E3B">
        <w:fldChar w:fldCharType="end"/>
      </w:r>
      <w:r>
        <w:fldChar w:fldCharType="separate"/>
      </w:r>
      <w:r w:rsidR="0018621E">
        <w:rPr>
          <w:noProof/>
        </w:rPr>
        <w:t>[4-6]</w:t>
      </w:r>
      <w:r>
        <w:fldChar w:fldCharType="end"/>
      </w:r>
      <w:r w:rsidR="00E560D0">
        <w:t xml:space="preserve"> are developed to </w:t>
      </w:r>
      <w:r w:rsidR="0021564B">
        <w:t>cluster flow cytometry data in high dimensional space</w:t>
      </w:r>
      <w:r w:rsidR="00E560D0">
        <w:t xml:space="preserve">. </w:t>
      </w:r>
      <w:r w:rsidR="0021564B">
        <w:t xml:space="preserve">However, </w:t>
      </w:r>
      <w:r w:rsidR="009E4665">
        <w:t xml:space="preserve">it is a nontrivial challenge to represent the </w:t>
      </w:r>
      <w:r w:rsidR="0021564B">
        <w:t>h</w:t>
      </w:r>
      <w:r w:rsidR="00171E7B">
        <w:t>igh</w:t>
      </w:r>
      <w:r w:rsidR="0021564B">
        <w:t xml:space="preserve"> </w:t>
      </w:r>
      <w:r w:rsidR="00171E7B">
        <w:t xml:space="preserve">dimensional clustering results </w:t>
      </w:r>
      <w:r w:rsidR="009E4665">
        <w:t xml:space="preserve">in a way that is easy to understand and interpret </w:t>
      </w:r>
      <w:r w:rsidR="005A6082">
        <w:fldChar w:fldCharType="begin"/>
      </w:r>
      <w:r w:rsidR="00993E3B">
        <w:instrText xml:space="preserve"> ADDIN EN.CITE &lt;EndNote&gt;&lt;Cite&gt;&lt;Author&gt;Aghaeepour&lt;/Author&gt;&lt;Year&gt;2012&lt;/Year&gt;&lt;RecNum&gt;227&lt;/RecNum&gt;&lt;DisplayText&gt;[7]&lt;/DisplayText&gt;&lt;record&gt;&lt;rec-number&gt;227&lt;/rec-number&gt;&lt;foreign-keys&gt;&lt;key app="EN" db-id="59rpdv5f6zx2a4e52faptvxjxazftsaws5rv" timestamp="1469021842"&gt;227&lt;/key&gt;&lt;/foreign-keys&gt;&lt;ref-type name="Journal Article"&gt;17&lt;/ref-type&gt;&lt;contributors&gt;&lt;authors&gt;&lt;author&gt;Aghaeepour, Nima&lt;/author&gt;&lt;author&gt;Jalali, Adrin&lt;/author&gt;&lt;author&gt;O&amp;apos;Neill, Kieran&lt;/author&gt;&lt;author&gt;Chattopadhyay, Pratip K&lt;/author&gt;&lt;author&gt;Roederer, Mario&lt;/author&gt;&lt;author&gt;Hoos, Holger H&lt;/author&gt;&lt;author&gt;Brinkman, Ryan R&lt;/author&gt;&lt;/authors&gt;&lt;/contributors&gt;&lt;titles&gt;&lt;title&gt;RchyOptimyx: cellular hierarchy optimization for flow cytometry&lt;/title&gt;&lt;secondary-title&gt;Cytometry Part A&lt;/secondary-title&gt;&lt;short-title&gt;7&lt;/short-title&gt;&lt;/titles&gt;&lt;periodical&gt;&lt;full-title&gt;Cytometry Part A&lt;/full-title&gt;&lt;/periodical&gt;&lt;pages&gt;1022-1030&lt;/pages&gt;&lt;volume&gt;81&lt;/volume&gt;&lt;number&gt;12&lt;/number&gt;&lt;dates&gt;&lt;year&gt;2012&lt;/year&gt;&lt;/dates&gt;&lt;isbn&gt;1552-4930&lt;/isbn&gt;&lt;urls&gt;&lt;/urls&gt;&lt;/record&gt;&lt;/Cite&gt;&lt;/EndNote&gt;</w:instrText>
      </w:r>
      <w:r w:rsidR="005A6082">
        <w:fldChar w:fldCharType="separate"/>
      </w:r>
      <w:r w:rsidR="005A6082">
        <w:rPr>
          <w:noProof/>
        </w:rPr>
        <w:t>[7]</w:t>
      </w:r>
      <w:r w:rsidR="005A6082">
        <w:fldChar w:fldCharType="end"/>
      </w:r>
      <w:r w:rsidR="00171E7B">
        <w:t xml:space="preserve">.  </w:t>
      </w:r>
      <w:r w:rsidR="009D5E20">
        <w:t xml:space="preserve">Motivated by this challenge, several </w:t>
      </w:r>
      <w:r w:rsidR="0060410B">
        <w:t>visualization</w:t>
      </w:r>
      <w:r w:rsidR="005C151D">
        <w:t xml:space="preserve"> </w:t>
      </w:r>
      <w:r w:rsidR="00171E7B">
        <w:t>methods (</w:t>
      </w:r>
      <w:r w:rsidR="003B4425">
        <w:t xml:space="preserve">e.g., </w:t>
      </w:r>
      <w:r w:rsidR="00171E7B">
        <w:t xml:space="preserve">tSNE, SPADE) </w:t>
      </w:r>
      <w:r w:rsidR="009D5E20">
        <w:t xml:space="preserve">are developed to </w:t>
      </w:r>
      <w:r w:rsidR="0060410B">
        <w:t>project high dimensional data into two dimension</w:t>
      </w:r>
      <w:r w:rsidR="009D5E20">
        <w:t>, creat</w:t>
      </w:r>
      <w:r w:rsidR="0084082D">
        <w:t>ing</w:t>
      </w:r>
      <w:r w:rsidR="009D5E20">
        <w:t xml:space="preserve"> two-dimensional visualizations</w:t>
      </w:r>
      <w:r w:rsidR="0060410B">
        <w:t xml:space="preserve"> </w:t>
      </w:r>
      <w:r w:rsidR="007F45CC">
        <w:rPr>
          <w:rFonts w:hint="eastAsia"/>
        </w:rPr>
        <w:t>that</w:t>
      </w:r>
      <w:r w:rsidR="00171E7B">
        <w:t xml:space="preserve"> </w:t>
      </w:r>
      <w:r w:rsidR="009D5E20">
        <w:t xml:space="preserve">can </w:t>
      </w:r>
      <w:r w:rsidR="0060410B">
        <w:t xml:space="preserve">help biologists </w:t>
      </w:r>
      <w:r w:rsidR="00460D27">
        <w:t xml:space="preserve">to </w:t>
      </w:r>
      <w:r w:rsidR="003B4425">
        <w:t>interpret the data</w:t>
      </w:r>
      <w:r w:rsidR="0021564B">
        <w:t xml:space="preserve">. </w:t>
      </w:r>
      <w:r w:rsidR="0084082D">
        <w:t xml:space="preserve">Although these nonlinear visualizations provide rich information about the high-dimensional relationship in the data, they are still not </w:t>
      </w:r>
      <w:r w:rsidR="0021564B">
        <w:t xml:space="preserve">intuitive to biologists who are </w:t>
      </w:r>
      <w:r w:rsidR="0084082D">
        <w:t xml:space="preserve">accustomed to the two-dimensional nested gating representations. </w:t>
      </w:r>
      <w:r w:rsidR="00F24AF9">
        <w:t>To interpret the high-dimensional analysis results intuitively, people developed tools like flowtype</w:t>
      </w:r>
      <w:r w:rsidR="00993E3B">
        <w:fldChar w:fldCharType="begin"/>
      </w:r>
      <w:r w:rsidR="00993E3B">
        <w:instrText xml:space="preserve"> ADDIN EN.CITE &lt;EndNote&gt;&lt;Cite&gt;&lt;Author&gt;Aghaeepour&lt;/Author&gt;&lt;Year&gt;2012&lt;/Year&gt;&lt;RecNum&gt;227&lt;/RecNum&gt;&lt;DisplayText&gt;[7]&lt;/DisplayText&gt;&lt;record&gt;&lt;rec-number&gt;227&lt;/rec-number&gt;&lt;foreign-keys&gt;&lt;key app="EN" db-id="59rpdv5f6zx2a4e52faptvxjxazftsaws5rv" timestamp="1469021842"&gt;227&lt;/key&gt;&lt;/foreign-keys&gt;&lt;ref-type name="Journal Article"&gt;17&lt;/ref-type&gt;&lt;contributors&gt;&lt;authors&gt;&lt;author&gt;Aghaeepour, Nima&lt;/author&gt;&lt;author&gt;Jalali, Adrin&lt;/author&gt;&lt;author&gt;O&amp;apos;Neill, Kieran&lt;/author&gt;&lt;author&gt;Chattopadhyay, Pratip K&lt;/author&gt;&lt;author&gt;Roederer, Mario&lt;/author&gt;&lt;author&gt;Hoos, Holger H&lt;/author&gt;&lt;author&gt;Brinkman, Ryan R&lt;/author&gt;&lt;/authors&gt;&lt;/contributors&gt;&lt;titles&gt;&lt;title&gt;RchyOptimyx: cellular hierarchy optimization for flow cytometry&lt;/title&gt;&lt;secondary-title&gt;Cytometry Part A&lt;/secondary-title&gt;&lt;short-title&gt;7&lt;/short-title&gt;&lt;/titles&gt;&lt;periodical&gt;&lt;full-title&gt;Cytometry Part A&lt;/full-title&gt;&lt;/periodical&gt;&lt;pages&gt;1022-1030&lt;/pages&gt;&lt;volume&gt;81&lt;/volume&gt;&lt;number&gt;12&lt;/number&gt;&lt;dates&gt;&lt;year&gt;2012&lt;/year&gt;&lt;/dates&gt;&lt;isbn&gt;1552-4930&lt;/isbn&gt;&lt;urls&gt;&lt;/urls&gt;&lt;/record&gt;&lt;/Cite&gt;&lt;/EndNote&gt;</w:instrText>
      </w:r>
      <w:r w:rsidR="00993E3B">
        <w:fldChar w:fldCharType="separate"/>
      </w:r>
      <w:r w:rsidR="00993E3B">
        <w:rPr>
          <w:noProof/>
        </w:rPr>
        <w:t>[7]</w:t>
      </w:r>
      <w:r w:rsidR="00993E3B">
        <w:fldChar w:fldCharType="end"/>
      </w:r>
      <w:r w:rsidR="00F24AF9">
        <w:t xml:space="preserve"> an</w:t>
      </w:r>
      <w:r w:rsidR="00993E3B">
        <w:t>d flowCL</w:t>
      </w:r>
      <w:r w:rsidR="00993E3B">
        <w:fldChar w:fldCharType="begin"/>
      </w:r>
      <w:r w:rsidR="00993E3B">
        <w:instrText xml:space="preserve"> ADDIN EN.CITE &lt;EndNote&gt;&lt;Cite&gt;&lt;Author&gt;Courtot&lt;/Author&gt;&lt;Year&gt;2015&lt;/Year&gt;&lt;RecNum&gt;248&lt;/RecNum&gt;&lt;DisplayText&gt;[8]&lt;/DisplayText&gt;&lt;record&gt;&lt;rec-number&gt;248&lt;/rec-number&gt;&lt;foreign-keys&gt;&lt;key app="EN" db-id="59rpdv5f6zx2a4e52faptvxjxazftsaws5rv" timestamp="1484170440"&gt;248&lt;/key&gt;&lt;/foreign-keys&gt;&lt;ref-type name="Journal Article"&gt;17&lt;/ref-type&gt;&lt;contributors&gt;&lt;authors&gt;&lt;author&gt;Courtot, Mélanie&lt;/author&gt;&lt;author&gt;Meskas, Justin&lt;/author&gt;&lt;author&gt;Diehl, Alexander D&lt;/author&gt;&lt;author&gt;Droumeva, Radina&lt;/author&gt;&lt;author&gt;Gottardo, Raphael&lt;/author&gt;&lt;author&gt;Jalali, Adrin&lt;/author&gt;&lt;author&gt;Taghiyar, Mohammad Jafar&lt;/author&gt;&lt;author&gt;Maecker, Holden T&lt;/author&gt;&lt;author&gt;McCoy, J Philip&lt;/author&gt;&lt;author&gt;Ruttenberg, Alan&lt;/author&gt;&lt;/authors&gt;&lt;/contributors&gt;&lt;titles&gt;&lt;title&gt;flowCL: ontology-based cell population labelling in flow cytometry&lt;/title&gt;&lt;secondary-title&gt;Bioinformatics&lt;/secondary-title&gt;&lt;/titles&gt;&lt;periodical&gt;&lt;full-title&gt;Bioinformatics&lt;/full-title&gt;&lt;abbr-1&gt;Bioinformatics&lt;/abbr-1&gt;&lt;/periodical&gt;&lt;pages&gt;1337-1339&lt;/pages&gt;&lt;volume&gt;31&lt;/volume&gt;&lt;number&gt;8&lt;/number&gt;&lt;dates&gt;&lt;year&gt;2015&lt;/year&gt;&lt;/dates&gt;&lt;isbn&gt;1367-4803&lt;/isbn&gt;&lt;urls&gt;&lt;/urls&gt;&lt;/record&gt;&lt;/Cite&gt;&lt;/EndNote&gt;</w:instrText>
      </w:r>
      <w:r w:rsidR="00993E3B">
        <w:fldChar w:fldCharType="separate"/>
      </w:r>
      <w:r w:rsidR="00993E3B">
        <w:rPr>
          <w:noProof/>
        </w:rPr>
        <w:t>[8]</w:t>
      </w:r>
      <w:r w:rsidR="00993E3B">
        <w:fldChar w:fldCharType="end"/>
      </w:r>
      <w:r w:rsidR="00993E3B">
        <w:t>. These methods pick up cutoffs and interpret clusters using two or more partitions per marker</w:t>
      </w:r>
      <w:r w:rsidR="00F24AF9">
        <w:t xml:space="preserve">. However, such simple thresholding </w:t>
      </w:r>
      <w:r w:rsidR="00993E3B">
        <w:t xml:space="preserve">on each marker independently </w:t>
      </w:r>
      <w:r w:rsidR="00F24AF9">
        <w:t>cannot properly interpret automated clustering results. Firstly, no automated method is perfect, for instance, they usually over</w:t>
      </w:r>
      <w:r w:rsidR="00993E3B">
        <w:t>-cluster the data or performs bad on unbalanced data</w:t>
      </w:r>
      <w:r w:rsidR="00F24AF9">
        <w:t xml:space="preserve">.  </w:t>
      </w:r>
      <w:r w:rsidR="00C921B4">
        <w:t xml:space="preserve">To make things worse, even with perfect automated method, the real cell population cannot always be interpreted simply by thresholding on each marker independently for reasons including imperfect compensation, </w:t>
      </w:r>
      <w:r w:rsidR="00A93CD8">
        <w:t>marker co-expression</w:t>
      </w:r>
      <w:r w:rsidR="00C921B4">
        <w:t xml:space="preserve"> or </w:t>
      </w:r>
      <w:r w:rsidR="00A93CD8">
        <w:t xml:space="preserve"> </w:t>
      </w:r>
      <w:r w:rsidR="00596463">
        <w:t xml:space="preserve"> . </w:t>
      </w:r>
      <w:r w:rsidR="00E33590">
        <w:t xml:space="preserve"> Therefore, </w:t>
      </w:r>
      <w:r w:rsidR="00B85CB4">
        <w:t xml:space="preserve">there is a gap and hence an opportunity to bridge between high-dimensional analysis results and traditional gating representations. </w:t>
      </w:r>
    </w:p>
    <w:p w14:paraId="5E513670" w14:textId="5EC0736D" w:rsidR="0069478E" w:rsidRDefault="0021564B" w:rsidP="0069478E">
      <w:r>
        <w:t xml:space="preserve">To </w:t>
      </w:r>
      <w:r w:rsidR="00B85CB4">
        <w:t xml:space="preserve">bridge </w:t>
      </w:r>
      <w:r>
        <w:t xml:space="preserve">the gap between the advanced data analysis and traditional manual gating, we </w:t>
      </w:r>
      <w:r w:rsidR="00163015">
        <w:t>present</w:t>
      </w:r>
      <w:r w:rsidR="003B4425">
        <w:t xml:space="preserve"> a new method called Cluster-to-Gate</w:t>
      </w:r>
      <w:r w:rsidR="00F54697">
        <w:t xml:space="preserve"> (C2G) to </w:t>
      </w:r>
      <w:r w:rsidR="005C151D">
        <w:t>generate nested 2D</w:t>
      </w:r>
      <w:r w:rsidR="00E560D0">
        <w:t xml:space="preserve"> gating hierarchy</w:t>
      </w:r>
      <w:r w:rsidR="00045BA8">
        <w:t xml:space="preserve"> </w:t>
      </w:r>
      <w:r w:rsidR="00E560D0">
        <w:t xml:space="preserve">of </w:t>
      </w:r>
      <w:r w:rsidR="00B85CB4">
        <w:t xml:space="preserve">pre-defined </w:t>
      </w:r>
      <w:r w:rsidR="00E560D0">
        <w:t>popula</w:t>
      </w:r>
      <w:r w:rsidR="00045BA8">
        <w:t>tions</w:t>
      </w:r>
      <w:r w:rsidR="00B85CB4">
        <w:t xml:space="preserve"> of interest</w:t>
      </w:r>
      <w:r w:rsidR="00045BA8">
        <w:t>. Giv</w:t>
      </w:r>
      <w:r w:rsidR="00E33590">
        <w:t>en</w:t>
      </w:r>
      <w:r w:rsidR="00045BA8">
        <w:t xml:space="preserve"> a </w:t>
      </w:r>
      <w:r w:rsidR="009509F3">
        <w:t xml:space="preserve">flow cytometry dataset and </w:t>
      </w:r>
      <w:r w:rsidR="00364744">
        <w:t xml:space="preserve">some clustering results that defines one </w:t>
      </w:r>
      <w:r w:rsidR="009509F3">
        <w:t xml:space="preserve">or multiple </w:t>
      </w:r>
      <w:r w:rsidR="00E81075">
        <w:t xml:space="preserve">target </w:t>
      </w:r>
      <w:r w:rsidR="009509F3">
        <w:t xml:space="preserve">populations </w:t>
      </w:r>
      <w:r w:rsidR="00364744">
        <w:t xml:space="preserve">of interest, </w:t>
      </w:r>
      <w:r w:rsidR="00BD6DF0">
        <w:t>C2G</w:t>
      </w:r>
      <w:r w:rsidR="00364744">
        <w:t xml:space="preserve"> is able to </w:t>
      </w:r>
      <w:r w:rsidR="00560B99">
        <w:t xml:space="preserve">generate </w:t>
      </w:r>
      <w:r w:rsidR="00364744">
        <w:t xml:space="preserve">a </w:t>
      </w:r>
      <w:r w:rsidR="00560B99">
        <w:t xml:space="preserve">gating hierarchy </w:t>
      </w:r>
      <w:r w:rsidR="00364744">
        <w:t xml:space="preserve">that captures the </w:t>
      </w:r>
      <w:r w:rsidR="00E81075">
        <w:t>target populations</w:t>
      </w:r>
      <w:r w:rsidR="00364744">
        <w:t xml:space="preserve">, and present the hierarchy in nested two-dimensional gating </w:t>
      </w:r>
      <w:r w:rsidR="00241332">
        <w:t>sequences</w:t>
      </w:r>
      <w:r w:rsidR="00364744">
        <w:t xml:space="preserve"> that resemble the conventional manual gating analysis. </w:t>
      </w:r>
      <w:r w:rsidR="005B2E3B">
        <w:t xml:space="preserve">The gating hierarchy is constructed using </w:t>
      </w:r>
      <w:r w:rsidR="00364744">
        <w:t xml:space="preserve">a </w:t>
      </w:r>
      <w:r w:rsidR="00560B99">
        <w:t xml:space="preserve">greedy approach to select marker </w:t>
      </w:r>
      <w:r w:rsidR="00D53FC0">
        <w:t xml:space="preserve">pairs, and </w:t>
      </w:r>
      <w:r w:rsidR="00E33590">
        <w:t xml:space="preserve">polygon-like </w:t>
      </w:r>
      <w:r w:rsidR="00560B99">
        <w:t xml:space="preserve">gates based on </w:t>
      </w:r>
      <w:r w:rsidR="00BC7ED3">
        <w:t xml:space="preserve">overlaps </w:t>
      </w:r>
      <w:r w:rsidR="00560B99">
        <w:t xml:space="preserve">between different target populations </w:t>
      </w:r>
      <w:r w:rsidR="00364744">
        <w:t xml:space="preserve">of interests </w:t>
      </w:r>
      <w:r w:rsidR="00560B99">
        <w:t xml:space="preserve">and </w:t>
      </w:r>
      <w:r w:rsidR="00631CE7">
        <w:t>unlabeled</w:t>
      </w:r>
      <w:r w:rsidR="00A02649">
        <w:t xml:space="preserve"> cells</w:t>
      </w:r>
      <w:r w:rsidR="00560B99">
        <w:t xml:space="preserve">. </w:t>
      </w:r>
      <w:r w:rsidR="004C3328">
        <w:t xml:space="preserve">With this approach, biologists can </w:t>
      </w:r>
      <w:r w:rsidR="005B2E3B">
        <w:t>obtain gating visualizations for cell populations generated by any clustering algorithm</w:t>
      </w:r>
      <w:r w:rsidR="00241332">
        <w:t>s</w:t>
      </w:r>
      <w:r w:rsidR="005B2E3B">
        <w:t xml:space="preserve">, </w:t>
      </w:r>
      <w:r w:rsidR="00241332">
        <w:t xml:space="preserve">which are more intuitive and easier to interpret. </w:t>
      </w:r>
      <w:r w:rsidR="00913838">
        <w:t>It will also benefit future algorithm developer</w:t>
      </w:r>
      <w:r w:rsidR="00241332">
        <w:t>s</w:t>
      </w:r>
      <w:r w:rsidR="00913838">
        <w:t xml:space="preserve"> to analyze </w:t>
      </w:r>
      <w:r w:rsidR="00BC7ED3">
        <w:t>the performance</w:t>
      </w:r>
      <w:r w:rsidR="00913838">
        <w:t xml:space="preserve"> </w:t>
      </w:r>
      <w:r w:rsidR="00BC7ED3">
        <w:t xml:space="preserve">of their </w:t>
      </w:r>
      <w:r w:rsidR="00BC7ED3" w:rsidRPr="00EC1FAD">
        <w:t>algorithm</w:t>
      </w:r>
      <w:r w:rsidR="00241332">
        <w:t>s</w:t>
      </w:r>
      <w:r w:rsidR="00913838" w:rsidRPr="00EC1FAD">
        <w:t>.</w:t>
      </w:r>
      <w:r w:rsidR="0069478E">
        <w:t xml:space="preserve"> </w:t>
      </w:r>
      <w:r w:rsidR="0071571D">
        <w:t>W</w:t>
      </w:r>
      <w:r w:rsidR="0069478E">
        <w:t xml:space="preserve">e </w:t>
      </w:r>
      <w:r w:rsidR="00F54697">
        <w:t xml:space="preserve">applied C2G to </w:t>
      </w:r>
      <w:r w:rsidR="0069478E">
        <w:t xml:space="preserve">examine </w:t>
      </w:r>
      <w:r w:rsidR="0071571D">
        <w:t xml:space="preserve">both </w:t>
      </w:r>
      <w:r w:rsidR="0069478E">
        <w:t xml:space="preserve">simulated </w:t>
      </w:r>
      <w:r w:rsidR="0071571D">
        <w:t xml:space="preserve">data </w:t>
      </w:r>
      <w:r w:rsidR="0069478E">
        <w:t xml:space="preserve">and previously published mass cytometry data </w:t>
      </w:r>
      <w:r w:rsidR="0069478E">
        <w:fldChar w:fldCharType="begin"/>
      </w:r>
      <w:r w:rsidR="00993E3B">
        <w:instrText xml:space="preserve"> ADDIN EN.CITE &lt;EndNote&gt;&lt;Cite&gt;&lt;Author&gt;Krishnaswamy&lt;/Author&gt;&lt;Year&gt;2014&lt;/Year&gt;&lt;RecNum&gt;40&lt;/RecNum&gt;&lt;DisplayText&gt;[9]&lt;/DisplayText&gt;&lt;record&gt;&lt;rec-number&gt;40&lt;/rec-number&gt;&lt;foreign-keys&gt;&lt;key app="EN" db-id="59rpdv5f6zx2a4e52faptvxjxazftsaws5rv" timestamp="1439216156"&gt;40&lt;/key&gt;&lt;/foreign-keys&gt;&lt;ref-type name="Journal Article"&gt;17&lt;/ref-type&gt;&lt;contributors&gt;&lt;authors&gt;&lt;author&gt;Krishnaswamy, Smita&lt;/author&gt;&lt;author&gt;Spitzer, Matthew H&lt;/author&gt;&lt;author&gt;Mingueneau, Michael&lt;/author&gt;&lt;author&gt;Bendall, Sean C&lt;/author&gt;&lt;author&gt;Litvin, Oren&lt;/author&gt;&lt;author&gt;Stone, Erica&lt;/author&gt;&lt;author&gt;Pe’er, Dana&lt;/author&gt;&lt;author&gt;Nolan, Garry P&lt;/author&gt;&lt;/authors&gt;&lt;/contributors&gt;&lt;titles&gt;&lt;title&gt;Conditional density-based analysis of T cell signaling in single-cell data&lt;/title&gt;&lt;secondary-title&gt;Science&lt;/secondary-title&gt;&lt;short-title&gt;8&lt;/short-title&gt;&lt;/titles&gt;&lt;periodical&gt;&lt;full-title&gt;Science&lt;/full-title&gt;&lt;/periodical&gt;&lt;pages&gt;1250689&lt;/pages&gt;&lt;volume&gt;346&lt;/volume&gt;&lt;number&gt;6213&lt;/number&gt;&lt;dates&gt;&lt;year&gt;2014&lt;/year&gt;&lt;/dates&gt;&lt;isbn&gt;0036-8075&lt;/isbn&gt;&lt;urls&gt;&lt;related-urls&gt;&lt;url&gt;http://www.sciencemag.org/content/346/6213/1250689.full.pdf&lt;/url&gt;&lt;/related-urls&gt;&lt;/urls&gt;&lt;/record&gt;&lt;/Cite&gt;&lt;/EndNote&gt;</w:instrText>
      </w:r>
      <w:r w:rsidR="0069478E">
        <w:fldChar w:fldCharType="separate"/>
      </w:r>
      <w:r w:rsidR="00993E3B">
        <w:rPr>
          <w:noProof/>
        </w:rPr>
        <w:t>[9]</w:t>
      </w:r>
      <w:r w:rsidR="0069478E">
        <w:fldChar w:fldCharType="end"/>
      </w:r>
      <w:r w:rsidR="0071571D">
        <w:t xml:space="preserve"> to demonstrate </w:t>
      </w:r>
      <w:r w:rsidR="00F54697">
        <w:t xml:space="preserve">its </w:t>
      </w:r>
      <w:r w:rsidR="0069478E">
        <w:t>performance and robustness</w:t>
      </w:r>
      <w:r w:rsidR="0071571D">
        <w:t xml:space="preserve">. </w:t>
      </w:r>
    </w:p>
    <w:p w14:paraId="75A7BCCE" w14:textId="72A89142" w:rsidR="006A0186" w:rsidRDefault="006A0186" w:rsidP="006F448B">
      <w:pPr>
        <w:pStyle w:val="Heading1"/>
      </w:pPr>
      <w:r>
        <w:t>Results</w:t>
      </w:r>
    </w:p>
    <w:p w14:paraId="47D9863D" w14:textId="1F056D7F" w:rsidR="00D84BFB" w:rsidRDefault="00A03D60" w:rsidP="00D84BFB">
      <w:pPr>
        <w:pStyle w:val="Heading2"/>
      </w:pPr>
      <w:r>
        <w:t xml:space="preserve">Overview of this </w:t>
      </w:r>
      <w:r w:rsidR="00D27D7A">
        <w:t>M</w:t>
      </w:r>
      <w:r>
        <w:t>ethod</w:t>
      </w:r>
    </w:p>
    <w:p w14:paraId="53646711" w14:textId="4258A840" w:rsidR="00A76EF2" w:rsidRDefault="00A76EF2" w:rsidP="00A76EF2">
      <w:pPr>
        <w:pStyle w:val="Heading3"/>
      </w:pPr>
      <w:r>
        <w:t xml:space="preserve">General </w:t>
      </w:r>
      <w:r w:rsidR="00D27D7A">
        <w:t>W</w:t>
      </w:r>
      <w:r>
        <w:t>orkflow</w:t>
      </w:r>
    </w:p>
    <w:p w14:paraId="0FECF7CF" w14:textId="17D237E3" w:rsidR="00A76EF2" w:rsidRPr="00A76EF2" w:rsidRDefault="0069478E" w:rsidP="00A76EF2">
      <w:r>
        <w:t>Input</w:t>
      </w:r>
      <w:r w:rsidR="00DA54CE">
        <w:t>s</w:t>
      </w:r>
      <w:r>
        <w:t xml:space="preserve"> of </w:t>
      </w:r>
      <w:r w:rsidR="00FE364D">
        <w:t>C2G</w:t>
      </w:r>
      <w:r>
        <w:t xml:space="preserve"> are single-cell data generated by flow cytometry or mass cytometry, and cell labels indicating which cells belong to the pre-defined populations of interest. Flow and mass cytometry data are typica</w:t>
      </w:r>
      <w:r w:rsidR="00BA0689">
        <w:t>lly stored in the FCS format</w:t>
      </w:r>
      <w:r w:rsidR="0079134B">
        <w:t xml:space="preserve"> </w:t>
      </w:r>
      <w:r w:rsidR="00484841">
        <w:fldChar w:fldCharType="begin"/>
      </w:r>
      <w:r w:rsidR="00993E3B">
        <w:instrText xml:space="preserve"> ADDIN EN.CITE &lt;EndNote&gt;&lt;Cite&gt;&lt;Author&gt;Spidlen&lt;/Author&gt;&lt;Year&gt;2010&lt;/Year&gt;&lt;RecNum&gt;232&lt;/RecNum&gt;&lt;DisplayText&gt;[10]&lt;/DisplayText&gt;&lt;record&gt;&lt;rec-number&gt;232&lt;/rec-number&gt;&lt;foreign-keys&gt;&lt;key app="EN" db-id="59rpdv5f6zx2a4e52faptvxjxazftsaws5rv" timestamp="1476130071"&gt;232&lt;/key&gt;&lt;/foreign-keys&gt;&lt;ref-type name="Journal Article"&gt;17&lt;/ref-type&gt;&lt;contributors&gt;&lt;authors&gt;&lt;author&gt;Spidlen, Josef&lt;/author&gt;&lt;author&gt;Moore, Wayne&lt;/author&gt;&lt;author&gt;Parks, David&lt;/author&gt;&lt;author&gt;Goldberg, Michael&lt;/author&gt;&lt;author&gt;Bray, Chris&lt;/author&gt;&lt;author&gt;Bierre, Pierre&lt;/author&gt;&lt;author&gt;Gorombey, Peter&lt;/author&gt;&lt;author&gt;Hyun, Bill&lt;/author&gt;&lt;author&gt;Hubbard, Mark&lt;/author&gt;&lt;author&gt;Lange, Simon&lt;/author&gt;&lt;/authors&gt;&lt;/contributors&gt;&lt;titles&gt;&lt;title&gt;Data file standard for flow cytometry, version fcs 3.1&lt;/title&gt;&lt;secondary-title&gt;Cytometry Part A&lt;/secondary-title&gt;&lt;short-title&gt;9&lt;/short-title&gt;&lt;/titles&gt;&lt;periodical&gt;&lt;full-title&gt;Cytometry Part A&lt;/full-title&gt;&lt;/periodical&gt;&lt;pages&gt;97-100&lt;/pages&gt;&lt;volume&gt;77&lt;/volume&gt;&lt;number&gt;1&lt;/number&gt;&lt;dates&gt;&lt;year&gt;2010&lt;/year&gt;&lt;/dates&gt;&lt;isbn&gt;1552-4930&lt;/isbn&gt;&lt;urls&gt;&lt;/urls&gt;&lt;/record&gt;&lt;/Cite&gt;&lt;/EndNote&gt;</w:instrText>
      </w:r>
      <w:r w:rsidR="00484841">
        <w:fldChar w:fldCharType="separate"/>
      </w:r>
      <w:r w:rsidR="00993E3B">
        <w:rPr>
          <w:noProof/>
        </w:rPr>
        <w:t>[10]</w:t>
      </w:r>
      <w:r w:rsidR="00484841">
        <w:fldChar w:fldCharType="end"/>
      </w:r>
      <w:r>
        <w:t xml:space="preserve"> which contains intensity measurements of multiple protein </w:t>
      </w:r>
      <w:r>
        <w:lastRenderedPageBreak/>
        <w:t xml:space="preserve">markers across a large number of cells. </w:t>
      </w:r>
      <w:r w:rsidR="00DC69DD">
        <w:t xml:space="preserve">Since the input cell labels only cover target populations of interest, which are not necessarily all the populations in the data, we first pre-cluster the unlabeled cells based on their overlap with target populations. Then, we use a greedy approach to generate a gating hierarchy iteratively.  The iterative algorithm starts from the root node of the gating hierarchy, which contains all cells in the data.  We automatically derive gates based on all possible marker pairs, and develop an entropy measure to evaluate their ability in separating the target populations and the pre-clustered unlabeled cells.  Gates derived based on the best marker pair define cell subsets, which form children nodes of the root node and are subjected to further gating iterations. This process repeats until no marker pair in any node can further separate any target populations (Figure 1). Output of the algorithm is a tree representation of the gating hierarchy, and two-dimensional plots of the selected gates. </w:t>
      </w:r>
      <w:r>
        <w:t xml:space="preserve">To </w:t>
      </w:r>
      <w:r w:rsidR="00315DA6">
        <w:t>illustrate</w:t>
      </w:r>
      <w:r>
        <w:t xml:space="preserve"> this method, we generated a simulated dataset in three dimension with five cell </w:t>
      </w:r>
      <w:r w:rsidR="00DC69DD">
        <w:t xml:space="preserve">populations, and </w:t>
      </w:r>
      <w:r>
        <w:t xml:space="preserve">cell labels that </w:t>
      </w:r>
      <w:r w:rsidR="00E81075">
        <w:t>cover</w:t>
      </w:r>
      <w:r>
        <w:t xml:space="preserve"> two of the populations</w:t>
      </w:r>
      <w:r w:rsidR="00DC69DD">
        <w:t xml:space="preserve"> </w:t>
      </w:r>
      <w:r>
        <w:t xml:space="preserve">(Figure 2a). Given such inputs, </w:t>
      </w:r>
      <w:r w:rsidR="00D24BA1">
        <w:t>C2G</w:t>
      </w:r>
      <w:r>
        <w:t xml:space="preserve"> automatically generated a gating hierarchy to gate for the two target populations. </w:t>
      </w:r>
    </w:p>
    <w:p w14:paraId="0753881D" w14:textId="60548665" w:rsidR="00696A22" w:rsidRDefault="00696A22" w:rsidP="00696A22">
      <w:pPr>
        <w:pStyle w:val="Heading3"/>
      </w:pPr>
      <w:r>
        <w:t>Pre-</w:t>
      </w:r>
      <w:r w:rsidR="004C02E2">
        <w:t>C</w:t>
      </w:r>
      <w:r>
        <w:t xml:space="preserve">luster the </w:t>
      </w:r>
      <w:r w:rsidR="00D27D7A">
        <w:t>U</w:t>
      </w:r>
      <w:r w:rsidR="00AC0EC6">
        <w:t>nlabeled</w:t>
      </w:r>
      <w:r>
        <w:t xml:space="preserve"> </w:t>
      </w:r>
      <w:r w:rsidR="00D27D7A">
        <w:t>C</w:t>
      </w:r>
      <w:r>
        <w:t>ells</w:t>
      </w:r>
    </w:p>
    <w:p w14:paraId="2074D9C0" w14:textId="6A58BA32" w:rsidR="00CC6164" w:rsidRPr="00DC0210" w:rsidRDefault="003B50E9" w:rsidP="00DC0210">
      <w:r>
        <w:t>W</w:t>
      </w:r>
      <w:r w:rsidR="00DC0210">
        <w:t xml:space="preserve">hen we </w:t>
      </w:r>
      <w:r>
        <w:t xml:space="preserve">are </w:t>
      </w:r>
      <w:r w:rsidR="00DC0210">
        <w:t xml:space="preserve">only interested in </w:t>
      </w:r>
      <w:r>
        <w:t xml:space="preserve">a </w:t>
      </w:r>
      <w:r w:rsidR="001D4039">
        <w:t xml:space="preserve">subset of </w:t>
      </w:r>
      <w:r w:rsidR="00DA39C3">
        <w:t xml:space="preserve">the </w:t>
      </w:r>
      <w:r w:rsidR="00DC0210">
        <w:t>populations</w:t>
      </w:r>
      <w:r w:rsidR="00DA4C03">
        <w:t xml:space="preserve"> in the data</w:t>
      </w:r>
      <w:r w:rsidR="00DC0210">
        <w:t xml:space="preserve">, </w:t>
      </w:r>
      <w:r>
        <w:t xml:space="preserve">the input labels only cover the cells belonging to the populations of interest, and </w:t>
      </w:r>
      <w:r w:rsidR="00DC0210">
        <w:t xml:space="preserve">the </w:t>
      </w:r>
      <w:r>
        <w:t xml:space="preserve">remaining cells </w:t>
      </w:r>
      <w:r w:rsidR="00DC0210">
        <w:t>are considered as un</w:t>
      </w:r>
      <w:r w:rsidR="00AC0EC6">
        <w:t>labele</w:t>
      </w:r>
      <w:r w:rsidR="00DC0210">
        <w:t xml:space="preserve">d. </w:t>
      </w:r>
      <w:r>
        <w:t>It is</w:t>
      </w:r>
      <w:r w:rsidR="00DC0210">
        <w:t xml:space="preserve"> essential to pre-cluster the </w:t>
      </w:r>
      <w:r w:rsidR="00AC0EC6">
        <w:t>unlabeled</w:t>
      </w:r>
      <w:r w:rsidR="00B22F20">
        <w:t xml:space="preserve"> cells</w:t>
      </w:r>
      <w:r>
        <w:t>,</w:t>
      </w:r>
      <w:r w:rsidR="00B22F20">
        <w:t xml:space="preserve"> so that we can </w:t>
      </w:r>
      <w:r>
        <w:t xml:space="preserve">develop an effective measure to evaluate the overlap and separation among the target populations and the unlabeled cells. </w:t>
      </w:r>
      <w:r w:rsidR="00E05463">
        <w:t xml:space="preserve"> </w:t>
      </w:r>
      <w:r w:rsidR="00DC0210">
        <w:t xml:space="preserve">We pre-cluster the </w:t>
      </w:r>
      <w:r w:rsidR="00CC6164">
        <w:t>u</w:t>
      </w:r>
      <w:r w:rsidR="00AC0EC6">
        <w:t>nlabeled</w:t>
      </w:r>
      <w:r w:rsidR="00DC0210">
        <w:t xml:space="preserve"> cells based on their marker expression </w:t>
      </w:r>
      <w:r w:rsidR="00CC6164">
        <w:t xml:space="preserve">in relation to the </w:t>
      </w:r>
      <w:r w:rsidR="005647AC">
        <w:t>target</w:t>
      </w:r>
      <w:r w:rsidR="00DC0210">
        <w:t xml:space="preserve"> populations</w:t>
      </w:r>
      <w:r w:rsidR="00CC6164">
        <w:t>. Figure 2b</w:t>
      </w:r>
      <w:r w:rsidR="009B0560">
        <w:t xml:space="preserve"> shows an example</w:t>
      </w:r>
      <w:r w:rsidR="00CC6164">
        <w:t xml:space="preserve"> with </w:t>
      </w:r>
      <w:r w:rsidR="009B0560">
        <w:t>two target populations and t</w:t>
      </w:r>
      <w:r w:rsidR="00CC6164">
        <w:t>hree markers.</w:t>
      </w:r>
      <w:r w:rsidR="009B0560">
        <w:t xml:space="preserve"> For target population </w:t>
      </w:r>
      <w:r w:rsidR="00701E25">
        <w:t xml:space="preserve">1 </w:t>
      </w:r>
      <w:r w:rsidR="009B0560">
        <w:t>and marker</w:t>
      </w:r>
      <w:r w:rsidR="00701E25">
        <w:t xml:space="preserve"> 1</w:t>
      </w:r>
      <w:r w:rsidR="009B0560">
        <w:t xml:space="preserve">, we </w:t>
      </w:r>
      <w:r w:rsidR="00701E25">
        <w:t xml:space="preserve">define two thresholds based on the 1th and 99th percentile of the marginal distribution </w:t>
      </w:r>
      <w:r w:rsidR="009B0560">
        <w:t>of the marker</w:t>
      </w:r>
      <w:r w:rsidR="00701E25">
        <w:t>’</w:t>
      </w:r>
      <w:r w:rsidR="009B0560">
        <w:t>s expression in the target population</w:t>
      </w:r>
      <w:r w:rsidR="00701E25">
        <w:t xml:space="preserve">. These two thresholds can be used </w:t>
      </w:r>
      <w:r w:rsidR="00157817">
        <w:t xml:space="preserve">to </w:t>
      </w:r>
      <w:r w:rsidR="00B513CD">
        <w:t xml:space="preserve">define one feature to </w:t>
      </w:r>
      <w:r w:rsidR="00701E25">
        <w:t xml:space="preserve">characterize an unlabeled cell: is marker 1 expression of the unlabeled cell lower (-1), </w:t>
      </w:r>
      <w:r w:rsidR="00E05463">
        <w:t xml:space="preserve">similar </w:t>
      </w:r>
      <w:r w:rsidR="00701E25">
        <w:t>(0), or higher (-1) than target population 1</w:t>
      </w:r>
      <w:r w:rsidR="00BA0689">
        <w:t>.</w:t>
      </w:r>
      <w:r w:rsidR="00701E25">
        <w:t xml:space="preserve"> By </w:t>
      </w:r>
      <w:r w:rsidR="00B513CD">
        <w:t>examining</w:t>
      </w:r>
      <w:r w:rsidR="00701E25">
        <w:t xml:space="preserve"> </w:t>
      </w:r>
      <w:r w:rsidR="00B513CD">
        <w:t xml:space="preserve">all </w:t>
      </w:r>
      <w:r w:rsidR="00701E25">
        <w:t>target populations and all protein markers</w:t>
      </w:r>
      <w:r w:rsidR="00B513CD" w:rsidRPr="00B513CD">
        <w:t xml:space="preserve"> </w:t>
      </w:r>
      <w:r w:rsidR="00B513CD">
        <w:t>in this example</w:t>
      </w:r>
      <w:r w:rsidR="00701E25">
        <w:t xml:space="preserve">, </w:t>
      </w:r>
      <w:r w:rsidR="00B513CD">
        <w:t>an</w:t>
      </w:r>
      <w:r w:rsidR="00701E25">
        <w:t xml:space="preserve"> unlabeled cell is characterized by 6 features </w:t>
      </w:r>
      <w:r w:rsidR="00B513CD">
        <w:t>with values -1/0/1, showing whether its expressions of the three markers are low/similar/high with respect to the two target populations.</w:t>
      </w:r>
      <w:r w:rsidR="00701E25">
        <w:t xml:space="preserve"> </w:t>
      </w:r>
      <w:r w:rsidR="00E05463">
        <w:t xml:space="preserve">Pre-clustering is performed by grouping unlabeled cells with the same values in all features into the same cluster. </w:t>
      </w:r>
      <w:r w:rsidR="00DA39C3">
        <w:t xml:space="preserve">Since outliers in the data will form clusters with very small number of cells, we discard clusters whose sizes are smaller than a certain threshold (e.g., 5 cells). In the example shown in Figure 2, the unlabeled cells (gray in Figure 2a) are pre-clustered into 4 clusters shown in Figure 2c. Although the pre-clustering method may not be perfect (e.g., the bottom-left unlabeled population is divided into two clusters), it is sufficient for the purpose of measuring </w:t>
      </w:r>
      <w:r w:rsidR="00CC6164">
        <w:t>the separation between target population and unlabeled cells.</w:t>
      </w:r>
    </w:p>
    <w:p w14:paraId="1F51EC2A" w14:textId="626A0B9F" w:rsidR="00696A22" w:rsidRDefault="00D612A3" w:rsidP="00696A22">
      <w:pPr>
        <w:pStyle w:val="Heading3"/>
      </w:pPr>
      <w:r>
        <w:t>Draw</w:t>
      </w:r>
      <w:r w:rsidR="006B4B5B">
        <w:t xml:space="preserve"> Best </w:t>
      </w:r>
      <w:r w:rsidR="00D27D7A">
        <w:t>G</w:t>
      </w:r>
      <w:r w:rsidR="00FE7CCC">
        <w:t xml:space="preserve">ates </w:t>
      </w:r>
      <w:r w:rsidR="00696A22">
        <w:t xml:space="preserve">for </w:t>
      </w:r>
      <w:r w:rsidR="00DD37DF">
        <w:t>E</w:t>
      </w:r>
      <w:r w:rsidR="00696A22">
        <w:t xml:space="preserve">ach </w:t>
      </w:r>
      <w:r w:rsidR="00DD37DF">
        <w:t xml:space="preserve">Marker </w:t>
      </w:r>
      <w:r w:rsidR="00D27D7A">
        <w:t>P</w:t>
      </w:r>
      <w:r w:rsidR="00DD37DF">
        <w:t>air</w:t>
      </w:r>
    </w:p>
    <w:p w14:paraId="45F0A2D5" w14:textId="0C483348" w:rsidR="00F25DD2" w:rsidRDefault="00E5132C" w:rsidP="00F25DD2">
      <w:r>
        <w:t>Given a set of cells (</w:t>
      </w:r>
      <w:r w:rsidR="00F972B0">
        <w:t>represented by one node in the tree of</w:t>
      </w:r>
      <w:r w:rsidR="006B4B5B">
        <w:t xml:space="preserve"> gating hierarchy) and a marker pair</w:t>
      </w:r>
      <w:r w:rsidR="00F972B0">
        <w:t xml:space="preserve"> (which define a biaxial </w:t>
      </w:r>
      <w:r w:rsidR="00C57068">
        <w:t>plot</w:t>
      </w:r>
      <w:r w:rsidR="00F972B0">
        <w:t xml:space="preserve"> on which gates can be drawn)</w:t>
      </w:r>
      <w:r w:rsidR="006B4B5B">
        <w:t xml:space="preserve">, we would like to automatically generate gates that are able to </w:t>
      </w:r>
      <w:r w:rsidR="004D6AF4">
        <w:t>separate</w:t>
      </w:r>
      <w:r w:rsidR="00324272">
        <w:t xml:space="preserve"> </w:t>
      </w:r>
      <w:r w:rsidR="004D6AF4">
        <w:t>as m</w:t>
      </w:r>
      <w:r w:rsidR="006B4B5B">
        <w:t xml:space="preserve">any </w:t>
      </w:r>
      <w:r w:rsidR="00324272">
        <w:t xml:space="preserve">populations </w:t>
      </w:r>
      <w:r w:rsidR="006B4B5B">
        <w:t>as possible, both the</w:t>
      </w:r>
      <w:r w:rsidR="00324272">
        <w:t xml:space="preserve"> </w:t>
      </w:r>
      <w:r w:rsidR="004D6AF4">
        <w:t xml:space="preserve">target </w:t>
      </w:r>
      <w:r w:rsidR="006B4B5B">
        <w:t>populations and</w:t>
      </w:r>
      <w:r w:rsidR="00324272">
        <w:t xml:space="preserve"> </w:t>
      </w:r>
      <w:r w:rsidR="006B4B5B">
        <w:t xml:space="preserve">pre-clustered </w:t>
      </w:r>
      <w:r w:rsidR="00324272">
        <w:t>populat</w:t>
      </w:r>
      <w:r w:rsidR="003A4CBC">
        <w:t xml:space="preserve">ions from </w:t>
      </w:r>
      <w:r w:rsidR="003B471A">
        <w:t>unlabeled</w:t>
      </w:r>
      <w:r w:rsidR="006B4B5B">
        <w:t xml:space="preserve"> cells</w:t>
      </w:r>
      <w:r w:rsidR="00324272">
        <w:t>.</w:t>
      </w:r>
      <w:r w:rsidR="00F25DD2">
        <w:t xml:space="preserve"> In the two-dimensional space defined by the marker pair, we first</w:t>
      </w:r>
      <w:r w:rsidR="00324272">
        <w:t xml:space="preserve"> compute </w:t>
      </w:r>
      <w:r w:rsidR="00F25DD2">
        <w:t xml:space="preserve">the </w:t>
      </w:r>
      <w:r w:rsidR="00324272">
        <w:t xml:space="preserve">overlap between all pair of populations </w:t>
      </w:r>
      <w:r w:rsidR="00F25DD2">
        <w:t xml:space="preserve">by drawing the convex hull of each population and counting the fraction of each population falling into convex hulls of other populations. For example, the overlap between populations </w:t>
      </w:r>
      <m:oMath>
        <m:r>
          <w:rPr>
            <w:rFonts w:ascii="Cambria Math" w:hAnsi="Cambria Math"/>
          </w:rPr>
          <m:t>i</m:t>
        </m:r>
      </m:oMath>
      <w:r w:rsidR="00F25DD2">
        <w:t xml:space="preserve"> and </w:t>
      </w:r>
      <m:oMath>
        <m:r>
          <w:rPr>
            <w:rFonts w:ascii="Cambria Math" w:hAnsi="Cambria Math"/>
          </w:rPr>
          <m:t>j</m:t>
        </m:r>
      </m:oMath>
      <w:r w:rsidR="00F25DD2">
        <w:t xml:space="preserve"> is defined as </w:t>
      </w:r>
      <m:oMath>
        <m:r>
          <m:rPr>
            <m:sty m:val="p"/>
          </m:rPr>
          <w:rPr>
            <w:rFonts w:ascii="Cambria Math" w:hAnsi="Cambria Math"/>
          </w:rPr>
          <m:t>max⁡(</m:t>
        </m:r>
        <m:f>
          <m:fPr>
            <m:ctrlPr>
              <w:rPr>
                <w:rFonts w:ascii="Cambria Math" w:hAnsi="Cambria Math"/>
              </w:rPr>
            </m:ctrlPr>
          </m:fPr>
          <m:num>
            <m:sSub>
              <m:sSubPr>
                <m:ctrlPr>
                  <w:rPr>
                    <w:rFonts w:ascii="Cambria Math" w:hAnsi="Cambria Math"/>
                    <w:i/>
                  </w:rPr>
                </m:ctrlPr>
              </m:sSubPr>
              <m:e>
                <m:r>
                  <w:rPr>
                    <w:rFonts w:ascii="Cambria Math" w:hAnsi="Cambria Math"/>
                  </w:rPr>
                  <m:t>N</m:t>
                </m:r>
              </m:e>
              <m:sub>
                <m:r>
                  <w:rPr>
                    <w:rFonts w:ascii="Cambria Math" w:hAnsi="Cambria Math"/>
                  </w:rPr>
                  <m:t>ij</m:t>
                </m:r>
              </m:sub>
            </m:sSub>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N</m:t>
                </m:r>
              </m:e>
              <m:sub>
                <m:r>
                  <w:rPr>
                    <w:rFonts w:ascii="Cambria Math" w:hAnsi="Cambria Math"/>
                  </w:rPr>
                  <m:t>ji</m:t>
                </m:r>
              </m:sub>
            </m:sSub>
          </m:num>
          <m:den>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oMath>
      <w:r w:rsidR="00F25DD2">
        <w:t xml:space="preserve">, 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F25DD2">
        <w:t xml:space="preserve"> and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F25DD2">
        <w:t xml:space="preserve"> are the total cell counts of the two populations, </w:t>
      </w:r>
      <m:oMath>
        <m:sSub>
          <m:sSubPr>
            <m:ctrlPr>
              <w:rPr>
                <w:rFonts w:ascii="Cambria Math" w:hAnsi="Cambria Math"/>
                <w:i/>
              </w:rPr>
            </m:ctrlPr>
          </m:sSubPr>
          <m:e>
            <m:r>
              <w:rPr>
                <w:rFonts w:ascii="Cambria Math" w:hAnsi="Cambria Math"/>
              </w:rPr>
              <m:t>N</m:t>
            </m:r>
          </m:e>
          <m:sub>
            <m:r>
              <w:rPr>
                <w:rFonts w:ascii="Cambria Math" w:hAnsi="Cambria Math"/>
              </w:rPr>
              <m:t>ij</m:t>
            </m:r>
          </m:sub>
        </m:sSub>
      </m:oMath>
      <w:r w:rsidR="00324272">
        <w:t xml:space="preserve"> represents number of cells from populations </w:t>
      </w:r>
      <m:oMath>
        <m:r>
          <w:rPr>
            <w:rFonts w:ascii="Cambria Math" w:hAnsi="Cambria Math"/>
          </w:rPr>
          <m:t>i</m:t>
        </m:r>
      </m:oMath>
      <w:r w:rsidR="00324272">
        <w:t xml:space="preserve"> </w:t>
      </w:r>
      <w:r w:rsidR="00F25DD2">
        <w:t xml:space="preserve">that fall into the </w:t>
      </w:r>
      <w:r w:rsidR="00F25DD2">
        <w:lastRenderedPageBreak/>
        <w:t xml:space="preserve">convex hull of populations </w:t>
      </w:r>
      <m:oMath>
        <m:r>
          <w:rPr>
            <w:rFonts w:ascii="Cambria Math" w:hAnsi="Cambria Math"/>
          </w:rPr>
          <m:t>j</m:t>
        </m:r>
      </m:oMath>
      <w:r w:rsidR="00F25DD2">
        <w:t xml:space="preserve">, and </w:t>
      </w:r>
      <m:oMath>
        <m:sSub>
          <m:sSubPr>
            <m:ctrlPr>
              <w:rPr>
                <w:rFonts w:ascii="Cambria Math" w:hAnsi="Cambria Math"/>
                <w:i/>
              </w:rPr>
            </m:ctrlPr>
          </m:sSubPr>
          <m:e>
            <m:r>
              <w:rPr>
                <w:rFonts w:ascii="Cambria Math" w:hAnsi="Cambria Math"/>
              </w:rPr>
              <m:t>N</m:t>
            </m:r>
          </m:e>
          <m:sub>
            <m:r>
              <w:rPr>
                <w:rFonts w:ascii="Cambria Math" w:hAnsi="Cambria Math"/>
              </w:rPr>
              <m:t>ji</m:t>
            </m:r>
          </m:sub>
        </m:sSub>
      </m:oMath>
      <w:r w:rsidR="00F25DD2">
        <w:t xml:space="preserve"> represents number of cells from populations </w:t>
      </w:r>
      <m:oMath>
        <m:r>
          <w:rPr>
            <w:rFonts w:ascii="Cambria Math" w:hAnsi="Cambria Math"/>
          </w:rPr>
          <m:t>j</m:t>
        </m:r>
      </m:oMath>
      <w:r w:rsidR="00F25DD2">
        <w:t xml:space="preserve"> that fall into the convex hull of populations </w:t>
      </w:r>
      <m:oMath>
        <m:r>
          <w:rPr>
            <w:rFonts w:ascii="Cambria Math" w:hAnsi="Cambria Math"/>
          </w:rPr>
          <m:t>i</m:t>
        </m:r>
      </m:oMath>
      <w:r w:rsidR="00F25DD2">
        <w:t xml:space="preserve">. Figure 2d shows the biaxial plots of the 6 target and pre-clustered populations for all three possible marker pairs in the example dataset, and Figure 2e visualizes the computed overlaps between each pair of populations. </w:t>
      </w:r>
    </w:p>
    <w:p w14:paraId="60D85078" w14:textId="03A4F908" w:rsidR="00DC0210" w:rsidRPr="00DC0210" w:rsidRDefault="00324272" w:rsidP="00F25DD2">
      <w:r>
        <w:t xml:space="preserve">After obtaining the overlap measurement between each pair of populations, we cluster the populations using the Markov Cluster </w:t>
      </w:r>
      <w:r w:rsidR="007F5570">
        <w:t xml:space="preserve">(MCL) </w:t>
      </w:r>
      <w:r>
        <w:t>Algorithm</w:t>
      </w:r>
      <w:r w:rsidR="007F5570">
        <w:t xml:space="preserve"> </w:t>
      </w:r>
      <w:r w:rsidR="007F5570">
        <w:fldChar w:fldCharType="begin"/>
      </w:r>
      <w:r w:rsidR="00993E3B">
        <w:instrText xml:space="preserve"> ADDIN EN.CITE &lt;EndNote&gt;&lt;Cite&gt;&lt;Author&gt;Van Dongen&lt;/Author&gt;&lt;Year&gt;2001&lt;/Year&gt;&lt;RecNum&gt;219&lt;/RecNum&gt;&lt;DisplayText&gt;[11]&lt;/DisplayText&gt;&lt;record&gt;&lt;rec-number&gt;219&lt;/rec-number&gt;&lt;foreign-keys&gt;&lt;key app="EN" db-id="59rpdv5f6zx2a4e52faptvxjxazftsaws5rv" timestamp="1466206460"&gt;219&lt;/key&gt;&lt;/foreign-keys&gt;&lt;ref-type name="Journal Article"&gt;17&lt;/ref-type&gt;&lt;contributors&gt;&lt;authors&gt;&lt;author&gt;Van Dongen, Stijn Marinus&lt;/author&gt;&lt;/authors&gt;&lt;/contributors&gt;&lt;titles&gt;&lt;title&gt;Graph clustering by flow simulation&lt;/title&gt;&lt;short-title&gt;10&lt;/short-title&gt;&lt;/titles&gt;&lt;dates&gt;&lt;year&gt;2001&lt;/year&gt;&lt;/dates&gt;&lt;urls&gt;&lt;/urls&gt;&lt;/record&gt;&lt;/Cite&gt;&lt;/EndNote&gt;</w:instrText>
      </w:r>
      <w:r w:rsidR="007F5570">
        <w:fldChar w:fldCharType="separate"/>
      </w:r>
      <w:r w:rsidR="00993E3B">
        <w:rPr>
          <w:noProof/>
        </w:rPr>
        <w:t>[11]</w:t>
      </w:r>
      <w:r w:rsidR="007F5570">
        <w:fldChar w:fldCharType="end"/>
      </w:r>
      <w:r w:rsidR="00F25DD2">
        <w:t xml:space="preserve">, results shown in Figure 2f. The MCL algorithm clusters the populations into groups with small overlap, and automatically determines the appropriate number of groups. For each group that contains one or more target populations, a gate is drawn based on union of the convex hulls of all populations in this group (Figure 2g). Groups containing only </w:t>
      </w:r>
      <w:r w:rsidR="00E02853">
        <w:t xml:space="preserve">pre-clustered </w:t>
      </w:r>
      <w:r w:rsidR="00F25DD2">
        <w:t>unlabeled</w:t>
      </w:r>
      <w:r w:rsidR="00E02853" w:rsidRPr="00E02853">
        <w:t xml:space="preserve"> </w:t>
      </w:r>
      <w:r w:rsidR="00E02853">
        <w:t>populations</w:t>
      </w:r>
      <w:r w:rsidR="00F25DD2">
        <w:t xml:space="preserve"> are ignored. </w:t>
      </w:r>
      <w:r w:rsidR="00B9640B">
        <w:t xml:space="preserve">Therefore, for each </w:t>
      </w:r>
      <w:r w:rsidR="00F25DD2">
        <w:t xml:space="preserve">marker </w:t>
      </w:r>
      <w:r w:rsidR="00B9640B">
        <w:t xml:space="preserve">pair, we </w:t>
      </w:r>
      <w:r w:rsidR="00F25DD2">
        <w:t xml:space="preserve">derive one or a few gates, where each gate covers one or multiple target populations. </w:t>
      </w:r>
    </w:p>
    <w:p w14:paraId="32364F6C" w14:textId="6F659409" w:rsidR="00696A22" w:rsidRDefault="006B4B5B" w:rsidP="00696A22">
      <w:pPr>
        <w:pStyle w:val="Heading3"/>
      </w:pPr>
      <w:r>
        <w:t>Identify</w:t>
      </w:r>
      <w:r w:rsidR="004D6AF4">
        <w:t xml:space="preserve"> </w:t>
      </w:r>
      <w:r w:rsidR="00D27D7A">
        <w:t>B</w:t>
      </w:r>
      <w:r w:rsidR="004D6AF4">
        <w:t xml:space="preserve">est </w:t>
      </w:r>
      <w:r w:rsidR="00D27D7A">
        <w:t>M</w:t>
      </w:r>
      <w:r w:rsidR="004D6AF4">
        <w:t xml:space="preserve">arker </w:t>
      </w:r>
      <w:r w:rsidR="00D27D7A">
        <w:t>P</w:t>
      </w:r>
      <w:r w:rsidR="004D6AF4">
        <w:t>air</w:t>
      </w:r>
      <w:r w:rsidR="00696A22">
        <w:t xml:space="preserve"> </w:t>
      </w:r>
    </w:p>
    <w:p w14:paraId="712C826F" w14:textId="44CF3925" w:rsidR="00AF0C6F" w:rsidRDefault="00113133" w:rsidP="00113133">
      <w:r>
        <w:t xml:space="preserve">After deriving gates for each possible marker pair, </w:t>
      </w:r>
      <w:r w:rsidR="00DD1C48">
        <w:t>we</w:t>
      </w:r>
      <w:r>
        <w:t xml:space="preserve"> evaluate the gates and</w:t>
      </w:r>
      <w:r w:rsidR="006C4685">
        <w:t xml:space="preserve"> determine the best marker pair</w:t>
      </w:r>
      <w:r>
        <w:t>, where the corresponding gates (1) have least overlap between target populations and (2) e</w:t>
      </w:r>
      <w:r w:rsidR="00DD1C48">
        <w:t>xclud</w:t>
      </w:r>
      <w:r>
        <w:t>e</w:t>
      </w:r>
      <w:r w:rsidR="00DD1C48">
        <w:t xml:space="preserve"> as </w:t>
      </w:r>
      <w:r w:rsidR="003B471A">
        <w:t>many</w:t>
      </w:r>
      <w:r w:rsidR="00DD1C48">
        <w:t xml:space="preserve"> </w:t>
      </w:r>
      <w:r>
        <w:t xml:space="preserve">pre-clustered </w:t>
      </w:r>
      <w:r w:rsidR="00DD1C48">
        <w:t>un</w:t>
      </w:r>
      <w:r w:rsidR="003B471A">
        <w:t>labele</w:t>
      </w:r>
      <w:r w:rsidR="00DD1C48">
        <w:t xml:space="preserve">d </w:t>
      </w:r>
      <w:r>
        <w:t>populations</w:t>
      </w:r>
      <w:r w:rsidR="00DD1C48">
        <w:t xml:space="preserve"> as possible.  </w:t>
      </w:r>
      <w:r>
        <w:t xml:space="preserve">These two goals sometime conflict with each other. For example, in the top panel of Figure 2g, the two target populations are separated, but only 3 of the 4 unlabeled populations are excluded.  In the bottom panel of Figure 2g, all 4 unlabeled populations are gated out, but the two target populations completely overlap. </w:t>
      </w:r>
    </w:p>
    <w:p w14:paraId="242541C3" w14:textId="08CCBD24" w:rsidR="00AF0C6F" w:rsidRDefault="00AF0C6F" w:rsidP="00113133">
      <w:r>
        <w:t xml:space="preserve">To balance these two goals in determining the best marker pair, we developed an entropy metric. </w:t>
      </w:r>
      <w:r w:rsidR="00315FE4">
        <w:t xml:space="preserve">For each marker pair, we </w:t>
      </w:r>
      <w:r>
        <w:t>count</w:t>
      </w:r>
      <w:r w:rsidR="00315FE4">
        <w:t xml:space="preserve"> </w:t>
      </w:r>
      <w:r>
        <w:t xml:space="preserve">the </w:t>
      </w:r>
      <w:r w:rsidR="001077F8">
        <w:t xml:space="preserve">effective </w:t>
      </w:r>
      <w:r w:rsidR="001077F8">
        <w:rPr>
          <w:rFonts w:hint="eastAsia"/>
        </w:rPr>
        <w:t>number</w:t>
      </w:r>
      <w:r>
        <w:t xml:space="preserve"> of cells in each gate from each population. If one cell falls into the intersection of </w:t>
      </w:r>
      <m:oMath>
        <m:r>
          <w:rPr>
            <w:rFonts w:ascii="Cambria Math" w:hAnsi="Cambria Math"/>
          </w:rPr>
          <m:t>k</m:t>
        </m:r>
      </m:oMath>
      <w:r>
        <w:t xml:space="preserve"> </w:t>
      </w:r>
      <w:r w:rsidR="001077F8">
        <w:t xml:space="preserve">gates, it </w:t>
      </w:r>
      <w:r>
        <w:t xml:space="preserve">is counted as </w:t>
      </w:r>
      <m:oMath>
        <m:r>
          <w:rPr>
            <w:rFonts w:ascii="Cambria Math" w:hAnsi="Cambria Math"/>
          </w:rPr>
          <m:t>1/k</m:t>
        </m:r>
      </m:oMath>
      <w:r w:rsidR="001077F8">
        <w:t xml:space="preserve"> to</w:t>
      </w:r>
      <w:r>
        <w:t>ward</w:t>
      </w:r>
      <w:r w:rsidR="001077F8">
        <w:t xml:space="preserve"> each of the </w:t>
      </w:r>
      <m:oMath>
        <m:r>
          <w:rPr>
            <w:rFonts w:ascii="Cambria Math" w:hAnsi="Cambria Math"/>
          </w:rPr>
          <m:t>k</m:t>
        </m:r>
      </m:oMath>
      <w:r>
        <w:t xml:space="preserve"> </w:t>
      </w:r>
      <w:r w:rsidR="001077F8">
        <w:t xml:space="preserve">gates. </w:t>
      </w:r>
      <w:r>
        <w:t xml:space="preserve">The collection of all unlabeled populations is considered as one population, and the complement of the union of all gates is considered as one gate. </w:t>
      </w:r>
      <w:r w:rsidR="001077F8">
        <w:t>Therefore, we</w:t>
      </w:r>
      <w:r>
        <w:t xml:space="preserve"> obtain </w:t>
      </w:r>
      <w:r w:rsidR="001077F8">
        <w:t xml:space="preserve">a </w:t>
      </w:r>
      <m:oMath>
        <m:d>
          <m:dPr>
            <m:ctrlPr>
              <w:rPr>
                <w:rFonts w:ascii="Cambria Math" w:hAnsi="Cambria Math"/>
                <w:i/>
              </w:rPr>
            </m:ctrlPr>
          </m:dPr>
          <m:e>
            <m:r>
              <w:rPr>
                <w:rFonts w:ascii="Cambria Math" w:hAnsi="Cambria Math"/>
              </w:rPr>
              <m:t>m+1</m:t>
            </m:r>
          </m:e>
        </m:d>
        <m:r>
          <w:rPr>
            <w:rFonts w:ascii="Cambria Math" w:hAnsi="Cambria Math"/>
          </w:rPr>
          <m:t>*(n+1)</m:t>
        </m:r>
      </m:oMath>
      <w:r>
        <w:t xml:space="preserve"> </w:t>
      </w:r>
      <w:r w:rsidR="001077F8">
        <w:t>matrix</w:t>
      </w:r>
      <w:r>
        <w:t xml:space="preserve"> of effective counts,</w:t>
      </w:r>
      <w:r w:rsidR="001077F8">
        <w:t xml:space="preserve"> where </w:t>
      </w:r>
      <m:oMath>
        <m:r>
          <w:rPr>
            <w:rFonts w:ascii="Cambria Math" w:hAnsi="Cambria Math"/>
          </w:rPr>
          <m:t>m</m:t>
        </m:r>
      </m:oMath>
      <w:r>
        <w:t xml:space="preserve"> is the </w:t>
      </w:r>
      <w:r w:rsidR="001077F8">
        <w:t>number of target populations</w:t>
      </w:r>
      <w:r>
        <w:t xml:space="preserve"> and the “+1”</w:t>
      </w:r>
      <w:r w:rsidR="001077F8">
        <w:t xml:space="preserve"> </w:t>
      </w:r>
      <w:r>
        <w:t xml:space="preserve">is the unlabeled cells, </w:t>
      </w:r>
      <m:oMath>
        <m:r>
          <w:rPr>
            <w:rFonts w:ascii="Cambria Math" w:hAnsi="Cambria Math"/>
          </w:rPr>
          <m:t>n</m:t>
        </m:r>
      </m:oMath>
      <w:r>
        <w:t xml:space="preserve"> is the number of gates and the “+1” represent the outside of the gates which is a gate itself.  We normalize each row of the effective counts matrix by the row sum, and obtain a matrix of conditional probabilities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ndicating the probabilities of cells from population </w:t>
      </w:r>
      <m:oMath>
        <m:r>
          <w:rPr>
            <w:rFonts w:ascii="Cambria Math" w:hAnsi="Cambria Math"/>
          </w:rPr>
          <m:t>i</m:t>
        </m:r>
      </m:oMath>
      <w:r>
        <w:t xml:space="preserve"> falling into gate </w:t>
      </w:r>
      <m:oMath>
        <m:r>
          <w:rPr>
            <w:rFonts w:ascii="Cambria Math" w:hAnsi="Cambria Math"/>
          </w:rPr>
          <m:t>j</m:t>
        </m:r>
      </m:oMath>
      <w:r>
        <w:t>.</w:t>
      </w:r>
      <w:r w:rsidR="001077F8">
        <w:t xml:space="preserve"> </w:t>
      </w:r>
      <w:r w:rsidR="00CD4FD9">
        <w:t>To evaluate a marker pair, or more precisely the gates drawn based on the marker pair, a</w:t>
      </w:r>
      <w:r>
        <w:t xml:space="preserve"> weighted </w:t>
      </w:r>
      <w:r w:rsidR="001077F8">
        <w:t xml:space="preserve">entropy </w:t>
      </w:r>
      <w:r>
        <w:t>metric</w:t>
      </w:r>
      <w:r w:rsidR="00CD4FD9">
        <w:t xml:space="preserve"> </w:t>
      </w:r>
      <w:r>
        <w:t xml:space="preserve">is defined as follows: </w:t>
      </w:r>
    </w:p>
    <w:p w14:paraId="08EB2B0C" w14:textId="06747362" w:rsidR="00AF0C6F" w:rsidRDefault="00DD688A" w:rsidP="00DD688A">
      <m:oMathPara>
        <m:oMath>
          <m:r>
            <m:rPr>
              <m:sty m:val="p"/>
            </m:rPr>
            <w:rPr>
              <w:rFonts w:ascii="Cambria Math" w:hAnsi="Cambria Math"/>
            </w:rPr>
            <m:t>H= -</m:t>
          </m:r>
          <m:nary>
            <m:naryPr>
              <m:chr m:val="∑"/>
              <m:limLoc m:val="undOvr"/>
              <m:supHide m:val="1"/>
              <m:ctrlPr>
                <w:rPr>
                  <w:rFonts w:ascii="Cambria Math" w:hAnsi="Cambria Math"/>
                </w:rPr>
              </m:ctrlPr>
            </m:naryPr>
            <m:sub>
              <m:r>
                <w:rPr>
                  <w:rFonts w:ascii="Cambria Math" w:hAnsi="Cambria Math"/>
                </w:rPr>
                <m:t>1≤i≤m+1</m:t>
              </m:r>
            </m:sub>
            <m:sup/>
            <m:e>
              <m:d>
                <m:dPr>
                  <m:ctrlPr>
                    <w:rPr>
                      <w:rFonts w:ascii="Cambria Math" w:hAnsi="Cambria Math"/>
                      <w:i/>
                    </w:rPr>
                  </m:ctrlPr>
                </m:d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nary>
                    <m:naryPr>
                      <m:chr m:val="∑"/>
                      <m:limLoc m:val="subSup"/>
                      <m:supHide m:val="1"/>
                      <m:ctrlPr>
                        <w:rPr>
                          <w:rFonts w:ascii="Cambria Math" w:hAnsi="Cambria Math"/>
                          <w:i/>
                        </w:rPr>
                      </m:ctrlPr>
                    </m:naryPr>
                    <m:sub>
                      <m:r>
                        <w:rPr>
                          <w:rFonts w:ascii="Cambria Math" w:hAnsi="Cambria Math"/>
                        </w:rPr>
                        <m:t>1≤j≤n+1</m:t>
                      </m:r>
                    </m:sub>
                    <m:sup/>
                    <m:e>
                      <m:sSub>
                        <m:sSubPr>
                          <m:ctrlPr>
                            <w:rPr>
                              <w:rFonts w:ascii="Cambria Math" w:hAnsi="Cambria Math"/>
                              <w:i/>
                            </w:rPr>
                          </m:ctrlPr>
                        </m:sSubPr>
                        <m:e>
                          <m:r>
                            <w:rPr>
                              <w:rFonts w:ascii="Cambria Math" w:hAnsi="Cambria Math"/>
                            </w:rPr>
                            <m:t>p</m:t>
                          </m:r>
                        </m:e>
                        <m:sub>
                          <m:r>
                            <w:rPr>
                              <w:rFonts w:ascii="Cambria Math" w:hAnsi="Cambria Math"/>
                            </w:rPr>
                            <m:t>ij</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j</m:t>
                                  </m:r>
                                </m:sub>
                              </m:sSub>
                            </m:e>
                          </m:d>
                        </m:e>
                      </m:func>
                    </m:e>
                  </m:nary>
                </m:e>
              </m:d>
            </m:e>
          </m:nary>
        </m:oMath>
      </m:oMathPara>
    </w:p>
    <w:p w14:paraId="48DC07D7" w14:textId="6AE6A8DE" w:rsidR="00B24FA8" w:rsidRDefault="00E5132C" w:rsidP="00113133">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w:t>
      </w:r>
      <w:r w:rsidR="00AF0C6F">
        <w:t>i</w:t>
      </w:r>
      <w:r>
        <w:t xml:space="preserve">s </w:t>
      </w:r>
      <w:r w:rsidR="00AF0C6F">
        <w:t xml:space="preserve">the </w:t>
      </w:r>
      <w:r w:rsidR="00E86F0B">
        <w:t>percentage</w:t>
      </w:r>
      <w:r>
        <w:t xml:space="preserve"> of population </w:t>
      </w:r>
      <m:oMath>
        <m:r>
          <w:rPr>
            <w:rFonts w:ascii="Cambria Math" w:hAnsi="Cambria Math"/>
          </w:rPr>
          <m:t>i</m:t>
        </m:r>
      </m:oMath>
      <w:r>
        <w:t xml:space="preserve"> out of all ce</w:t>
      </w:r>
      <w:r w:rsidR="0057542B">
        <w:t>lls</w:t>
      </w:r>
      <w:r w:rsidR="001077F8">
        <w:t>.</w:t>
      </w:r>
      <w:r w:rsidR="00B62DF1">
        <w:t xml:space="preserve"> </w:t>
      </w:r>
      <w:r w:rsidR="00CD4FD9">
        <w:t xml:space="preserve">In the biaxial plot based on a marker pair, if all target populations are separated from each other and separated from the unlabeled populations, the weighted entropy will be 0.  Overlap </w:t>
      </w:r>
      <w:r w:rsidR="00B24FA8">
        <w:t>between target populat</w:t>
      </w:r>
      <w:r w:rsidR="00CD4FD9">
        <w:t xml:space="preserve">ions and unlabeled populations will increase the entropy, whereas overlap between multiple target populations </w:t>
      </w:r>
      <w:r w:rsidR="0057542B">
        <w:t>is not penalized</w:t>
      </w:r>
      <w:r w:rsidR="00CD4FD9">
        <w:t xml:space="preserve">. </w:t>
      </w:r>
      <w:r w:rsidR="0057542B">
        <w:t>For example</w:t>
      </w:r>
      <w:r w:rsidR="00B24FA8">
        <w:t xml:space="preserve">, if </w:t>
      </w:r>
      <w:r w:rsidR="00CD4FD9">
        <w:t xml:space="preserve">one marker pair leads to </w:t>
      </w:r>
      <w:r w:rsidR="0057542B">
        <w:t>a</w:t>
      </w:r>
      <w:r w:rsidR="00B24FA8">
        <w:t xml:space="preserve"> gate </w:t>
      </w:r>
      <w:r w:rsidR="0057542B">
        <w:t xml:space="preserve">that </w:t>
      </w:r>
      <w:r w:rsidR="00B24FA8">
        <w:t xml:space="preserve">includes two target populations </w:t>
      </w:r>
      <w:r w:rsidR="00C562B1">
        <w:rPr>
          <w:rFonts w:hint="eastAsia"/>
        </w:rPr>
        <w:t>t</w:t>
      </w:r>
      <w:r w:rsidR="00C562B1">
        <w:t xml:space="preserve">hat </w:t>
      </w:r>
      <w:r w:rsidR="00B24FA8">
        <w:t xml:space="preserve">overlap, it is considered equally good as </w:t>
      </w:r>
      <w:r w:rsidR="00CD4FD9">
        <w:t xml:space="preserve">another marker pair that leads to </w:t>
      </w:r>
      <w:r w:rsidR="00B24FA8">
        <w:t xml:space="preserve">two gates that perfectly separate </w:t>
      </w:r>
      <w:r w:rsidR="0057542B">
        <w:t>the two target populations.</w:t>
      </w:r>
      <w:r w:rsidR="00B24FA8">
        <w:t xml:space="preserve"> Therefore, in the example shown in Figure 2g, the gating strategy in the bottom panel has the lowest entropy and is considered as the best gate and the best marker pair. </w:t>
      </w:r>
    </w:p>
    <w:p w14:paraId="3448FED9" w14:textId="4CD21FB7" w:rsidR="00B24FA8" w:rsidRDefault="00B24FA8" w:rsidP="00B24FA8">
      <w:pPr>
        <w:pStyle w:val="Heading3"/>
      </w:pPr>
      <w:r>
        <w:lastRenderedPageBreak/>
        <w:t>Construct a Gating Hierarchy with a Greedy Approach</w:t>
      </w:r>
    </w:p>
    <w:p w14:paraId="21CBF5F4" w14:textId="7A1C3959" w:rsidR="00DD1C48" w:rsidRPr="00DD1C48" w:rsidRDefault="00B24FA8" w:rsidP="00113133">
      <w:r>
        <w:t xml:space="preserve">We use a greedy approach to construct a gating hierarchy for the target populations. Starting from the root node </w:t>
      </w:r>
      <w:r w:rsidR="00AD0F51">
        <w:t>which</w:t>
      </w:r>
      <w:r>
        <w:t xml:space="preserve"> contains all cells in the data, we derive gates on all possible marker pairs and compute the weighted entropy.  We identify the best marker pair with </w:t>
      </w:r>
      <w:r w:rsidR="00AD0F51">
        <w:t xml:space="preserve">the </w:t>
      </w:r>
      <w:r>
        <w:t xml:space="preserve">lowest weighted entropy, and select the corresponding gate(s) to move forward. The selected gates form new children nodes. The algorithm iterates to examine cells that belong to </w:t>
      </w:r>
      <w:r w:rsidR="00AD0F51">
        <w:t xml:space="preserve">each </w:t>
      </w:r>
      <w:r>
        <w:t xml:space="preserve">new node, and identify the best </w:t>
      </w:r>
      <w:r w:rsidR="00AD0F51">
        <w:t xml:space="preserve">marker pair and </w:t>
      </w:r>
      <w:r>
        <w:t>gate</w:t>
      </w:r>
      <w:r w:rsidR="00AD0F51">
        <w:t>(</w:t>
      </w:r>
      <w:r>
        <w:t>s</w:t>
      </w:r>
      <w:r w:rsidR="00AD0F51">
        <w:t>)</w:t>
      </w:r>
      <w:r>
        <w:t xml:space="preserve"> to further separate the target populations and exclude the unlabeled </w:t>
      </w:r>
      <w:r w:rsidR="00AD4E63">
        <w:t xml:space="preserve">populations (Figure 2h and 2i). </w:t>
      </w:r>
      <w:r w:rsidR="00811F45">
        <w:t xml:space="preserve">The algorithm stops generating </w:t>
      </w:r>
      <w:r w:rsidR="00AD0F51">
        <w:t xml:space="preserve">gates for a node </w:t>
      </w:r>
      <w:r w:rsidR="00811F45">
        <w:t xml:space="preserve">when one of the following </w:t>
      </w:r>
      <w:r w:rsidR="00AD0F51">
        <w:t xml:space="preserve">two </w:t>
      </w:r>
      <w:r w:rsidR="00811F45">
        <w:t xml:space="preserve">conditions is satisfied: (1) the node </w:t>
      </w:r>
      <w:r w:rsidR="00AD4E63">
        <w:t>contains only one population, or</w:t>
      </w:r>
      <w:r w:rsidR="00811F45">
        <w:t xml:space="preserve"> (2) for all marker pairs, </w:t>
      </w:r>
      <w:r w:rsidR="00AD4E63">
        <w:t>the automatically generated gate</w:t>
      </w:r>
      <w:r w:rsidR="00811F45">
        <w:t xml:space="preserve"> is a trivial gate that includes all cells in the node. Overall, t</w:t>
      </w:r>
      <w:r>
        <w:t>he iterations stop until no marker pair in any node can further separate any target populations.</w:t>
      </w:r>
      <w:r w:rsidR="00241982">
        <w:t xml:space="preserve"> </w:t>
      </w:r>
      <w:r>
        <w:t xml:space="preserve"> The output of </w:t>
      </w:r>
      <w:r w:rsidR="00F64D7E">
        <w:t>C2G</w:t>
      </w:r>
      <w:r>
        <w:t xml:space="preserve"> is a tree structure represent</w:t>
      </w:r>
      <w:r w:rsidR="0069478E">
        <w:t>ing</w:t>
      </w:r>
      <w:r>
        <w:t xml:space="preserve"> the gating hierarchy, and two-dimensional plots of the selected gates</w:t>
      </w:r>
      <w:r w:rsidR="0069478E">
        <w:t xml:space="preserve"> at each tree node (except the leaves)</w:t>
      </w:r>
      <w:r>
        <w:t xml:space="preserve">, as shown in Figure 2j. </w:t>
      </w:r>
      <w:r w:rsidR="00FD1632">
        <w:t xml:space="preserve"> Given the weighted entropy for selecting the best marker pair, this iterative algorithm tends to </w:t>
      </w:r>
      <w:r w:rsidR="00A14B1F">
        <w:t xml:space="preserve">first </w:t>
      </w:r>
      <w:r w:rsidR="00FD1632">
        <w:t>exclud</w:t>
      </w:r>
      <w:r w:rsidR="00A14B1F">
        <w:t>e</w:t>
      </w:r>
      <w:r w:rsidR="00FD1632">
        <w:t xml:space="preserve"> unlabeled populations, and then separate the target populations. </w:t>
      </w:r>
    </w:p>
    <w:p w14:paraId="3F031070" w14:textId="2BBE099B" w:rsidR="00087B13" w:rsidRDefault="006E5A48" w:rsidP="00982A50">
      <w:pPr>
        <w:pStyle w:val="Heading2"/>
      </w:pPr>
      <w:r>
        <w:t>Generate gating hierarchies</w:t>
      </w:r>
      <w:r w:rsidR="008253D4">
        <w:t xml:space="preserve"> of populations defined by </w:t>
      </w:r>
      <w:r w:rsidR="00D574CB">
        <w:t>various methods</w:t>
      </w:r>
    </w:p>
    <w:p w14:paraId="3722C927" w14:textId="207FE9EB" w:rsidR="00B067DD" w:rsidRDefault="00561E2D" w:rsidP="00990111">
      <w:r>
        <w:t xml:space="preserve">To evaluate the performance of </w:t>
      </w:r>
      <w:r w:rsidR="00F64D7E">
        <w:t>C2G</w:t>
      </w:r>
      <w:r>
        <w:t xml:space="preserve">, we applied it to generate gating hierarchies for target populations defined in various ways, including manual gating, automated clustering algorithms such </w:t>
      </w:r>
      <w:r w:rsidR="00C562B1">
        <w:t xml:space="preserve">as </w:t>
      </w:r>
      <w:r>
        <w:t>k</w:t>
      </w:r>
      <w:r w:rsidR="00982A40">
        <w:t>-</w:t>
      </w:r>
      <w:r>
        <w:t xml:space="preserve">means </w:t>
      </w:r>
      <w:r>
        <w:fldChar w:fldCharType="begin">
          <w:fldData xml:space="preserve">PEVuZE5vdGU+PENpdGU+PEF1dGhvcj5HZTwvQXV0aG9yPjxZZWFyPjIwMTI8L1llYXI+PFJlY051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</w:fldData>
        </w:fldChar>
      </w:r>
      <w:r w:rsidR="00993E3B">
        <w:instrText xml:space="preserve"> ADDIN EN.CITE </w:instrText>
      </w:r>
      <w:r w:rsidR="00993E3B">
        <w:fldChar w:fldCharType="begin">
          <w:fldData xml:space="preserve">PEVuZE5vdGU+PENpdGU+PEF1dGhvcj5HZTwvQXV0aG9yPjxZZWFyPjIwMTI8L1llYXI+PFJlY051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</w:fldData>
        </w:fldChar>
      </w:r>
      <w:r w:rsidR="00993E3B">
        <w:instrText xml:space="preserve"> ADDIN EN.CITE.DATA </w:instrText>
      </w:r>
      <w:r w:rsidR="00993E3B">
        <w:fldChar w:fldCharType="end"/>
      </w:r>
      <w:r>
        <w:fldChar w:fldCharType="separate"/>
      </w:r>
      <w:r w:rsidR="00993E3B">
        <w:rPr>
          <w:noProof/>
        </w:rPr>
        <w:t>[12, 13]</w:t>
      </w:r>
      <w:r>
        <w:fldChar w:fldCharType="end"/>
      </w:r>
      <w:r>
        <w:t xml:space="preserve"> and graph partitioning methods </w:t>
      </w:r>
      <w:r>
        <w:fldChar w:fldCharType="begin"/>
      </w:r>
      <w:r w:rsidR="00993E3B">
        <w:instrText xml:space="preserve"> ADDIN EN.CITE &lt;EndNote&gt;&lt;Cite&gt;&lt;Author&gt;Levine&lt;/Author&gt;&lt;Year&gt;2015&lt;/Year&gt;&lt;RecNum&gt;38&lt;/RecNum&gt;&lt;DisplayText&gt;[14]&lt;/DisplayText&gt;&lt;record&gt;&lt;rec-number&gt;38&lt;/rec-number&gt;&lt;foreign-keys&gt;&lt;key app="EN" db-id="59rpdv5f6zx2a4e52faptvxjxazftsaws5rv" timestamp="1438484399"&gt;38&lt;/key&gt;&lt;/foreign-keys&gt;&lt;ref-type name="Journal Article"&gt;17&lt;/ref-type&gt;&lt;contributors&gt;&lt;authors&gt;&lt;author&gt;Levine, Jacob H&lt;/author&gt;&lt;author&gt;Simonds, Erin F&lt;/author&gt;&lt;author&gt;Bendall, Sean C&lt;/author&gt;&lt;author&gt;Davis, Kara L&lt;/author&gt;&lt;author&gt;El-ad, D Amir&lt;/author&gt;&lt;author&gt;Tadmor, Michelle D&lt;/author&gt;&lt;author&gt;Litvin, Oren&lt;/author&gt;&lt;author&gt;Fienberg, Harris G&lt;/author&gt;&lt;author&gt;Jager, Astraea&lt;/author&gt;&lt;author&gt;Zunder, Eli R&lt;/author&gt;&lt;/authors&gt;&lt;/contributors&gt;&lt;titles&gt;&lt;title&gt;Data-Driven Phenotypic Dissection of AML Reveals Progenitor-like Cells that Correlate with Prognosis&lt;/title&gt;&lt;secondary-title&gt;Cell&lt;/secondary-title&gt;&lt;short-title&gt;13&lt;/short-title&gt;&lt;/titles&gt;&lt;periodical&gt;&lt;full-title&gt;Cell&lt;/full-title&gt;&lt;/periodical&gt;&lt;pages&gt;184-197&lt;/pages&gt;&lt;volume&gt;162&lt;/volume&gt;&lt;number&gt;1&lt;/number&gt;&lt;dates&gt;&lt;year&gt;2015&lt;/year&gt;&lt;/dates&gt;&lt;isbn&gt;0092-8674&lt;/isbn&gt;&lt;urls&gt;&lt;related-urls&gt;&lt;url&gt;http://ac.els-cdn.com/S0092867415006376/1-s2.0-S0092867415006376-main.pdf?_tid=04b72e58-39d4-11e5-b44b-00000aab0f02&amp;amp;acdnat=1438602028_a7a25a6fc6331100bf7519ec62aac48f&lt;/url&gt;&lt;/related-urls&gt;&lt;/urls&gt;&lt;/record&gt;&lt;/Cite&gt;&lt;/EndNote&gt;</w:instrText>
      </w:r>
      <w:r>
        <w:fldChar w:fldCharType="separate"/>
      </w:r>
      <w:r w:rsidR="00993E3B">
        <w:rPr>
          <w:noProof/>
        </w:rPr>
        <w:t>[14]</w:t>
      </w:r>
      <w:r>
        <w:fldChar w:fldCharType="end"/>
      </w:r>
      <w:r>
        <w:t xml:space="preserve">, </w:t>
      </w:r>
      <w:r w:rsidR="00DD491E">
        <w:t>as well as</w:t>
      </w:r>
      <w:r>
        <w:t xml:space="preserve"> visualization-based methods such as tSNE and SPADE </w:t>
      </w:r>
      <w:r>
        <w:fldChar w:fldCharType="begin">
          <w:fldData xml:space="preserve">PEVuZE5vdGU+PENpdGU+PEF1dGhvcj5RaXU8L0F1dGhvcj48WWVhcj4yMDExPC9ZZWFyPjxSZWNO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</w:fldData>
        </w:fldChar>
      </w:r>
      <w:r w:rsidR="00993E3B">
        <w:instrText xml:space="preserve"> ADDIN EN.CITE </w:instrText>
      </w:r>
      <w:r w:rsidR="00993E3B">
        <w:fldChar w:fldCharType="begin">
          <w:fldData xml:space="preserve">PEVuZE5vdGU+PENpdGU+PEF1dGhvcj5RaXU8L0F1dGhvcj48WWVhcj4yMDExPC9ZZWFyPjxSZWNO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</w:fldData>
        </w:fldChar>
      </w:r>
      <w:r w:rsidR="00993E3B">
        <w:instrText xml:space="preserve"> ADDIN EN.CITE.DATA </w:instrText>
      </w:r>
      <w:r w:rsidR="00993E3B">
        <w:fldChar w:fldCharType="end"/>
      </w:r>
      <w:r>
        <w:fldChar w:fldCharType="separate"/>
      </w:r>
      <w:r>
        <w:rPr>
          <w:noProof/>
        </w:rPr>
        <w:t>[4, 5]</w:t>
      </w:r>
      <w:r>
        <w:fldChar w:fldCharType="end"/>
      </w:r>
      <w:r>
        <w:t xml:space="preserve">. </w:t>
      </w:r>
      <w:r w:rsidR="00F917B0">
        <w:t>To measure how well our gating hierarchy captures the target populations, we computed the F-scores</w:t>
      </w:r>
      <w:r w:rsidR="009C249A">
        <w:t xml:space="preserve"> </w:t>
      </w:r>
      <w:r w:rsidR="009C249A">
        <w:fldChar w:fldCharType="begin"/>
      </w:r>
      <w:r w:rsidR="00993E3B">
        <w:instrText xml:space="preserve"> ADDIN EN.CITE &lt;EndNote&gt;&lt;Cite&gt;&lt;Author&gt;Aghaeepour&lt;/Author&gt;&lt;Year&gt;2013&lt;/Year&gt;&lt;RecNum&gt;34&lt;/RecNum&gt;&lt;DisplayText&gt;[6]&lt;/DisplayText&gt;&lt;record&gt;&lt;rec-number&gt;34&lt;/rec-number&gt;&lt;foreign-keys&gt;&lt;key app="EN" db-id="59rpdv5f6zx2a4e52faptvxjxazftsaws5rv" timestamp="1436912298"&gt;34&lt;/key&gt;&lt;/foreign-keys&gt;&lt;ref-type name="Journal Article"&gt;17&lt;/ref-type&gt;&lt;contributors&gt;&lt;authors&gt;&lt;author&gt;Aghaeepour, Nima&lt;/author&gt;&lt;author&gt;Finak, Greg&lt;/author&gt;&lt;author&gt;Hoos, Holger&lt;/author&gt;&lt;author&gt;Mosmann, Tim R&lt;/author&gt;&lt;author&gt;Brinkman, Ryan&lt;/author&gt;&lt;author&gt;Gottardo, Raphael&lt;/author&gt;&lt;author&gt;Scheuermann, Richard H&lt;/author&gt;&lt;author&gt;FlowCAP Consortium&lt;/author&gt;&lt;author&gt;DREAM Consortium&lt;/author&gt;&lt;/authors&gt;&lt;/contributors&gt;&lt;titles&gt;&lt;title&gt;Critical assessment of automated flow cytometry data analysis techniques&lt;/title&gt;&lt;secondary-title&gt;Nature methods&lt;/secondary-title&gt;&lt;short-title&gt;6&lt;/short-title&gt;&lt;/titles&gt;&lt;periodical&gt;&lt;full-title&gt;Nature methods&lt;/full-title&gt;&lt;/periodical&gt;&lt;pages&gt;228-238&lt;/pages&gt;&lt;volume&gt;10&lt;/volume&gt;&lt;number&gt;3&lt;/number&gt;&lt;dates&gt;&lt;year&gt;2013&lt;/year&gt;&lt;/dates&gt;&lt;isbn&gt;1548-7091&lt;/isbn&gt;&lt;urls&gt;&lt;related-urls&gt;&lt;url&gt;http://www.nature.com/nmeth/journal/v10/n3/pdf/nmeth.2365.pdf&lt;/url&gt;&lt;/related-urls&gt;&lt;/urls&gt;&lt;/record&gt;&lt;/Cite&gt;&lt;/EndNote&gt;</w:instrText>
      </w:r>
      <w:r w:rsidR="009C249A">
        <w:fldChar w:fldCharType="separate"/>
      </w:r>
      <w:r w:rsidR="009C249A">
        <w:rPr>
          <w:noProof/>
        </w:rPr>
        <w:t>[6]</w:t>
      </w:r>
      <w:r w:rsidR="009C249A">
        <w:fldChar w:fldCharType="end"/>
      </w:r>
      <w:r w:rsidR="00F917B0">
        <w:t xml:space="preserve">. In addition, </w:t>
      </w:r>
      <w:r w:rsidR="009B6457">
        <w:t xml:space="preserve">we also compute normalized mutual information (NMI), which is widely used </w:t>
      </w:r>
      <w:r w:rsidR="00B8420F">
        <w:t>for</w:t>
      </w:r>
      <w:r w:rsidR="009B6457">
        <w:t xml:space="preserve"> </w:t>
      </w:r>
      <w:r w:rsidR="0062577E">
        <w:t xml:space="preserve">measuring </w:t>
      </w:r>
      <w:r w:rsidR="005E6EE3">
        <w:t xml:space="preserve">similarity of </w:t>
      </w:r>
      <w:r w:rsidR="009B6457">
        <w:t xml:space="preserve">graph </w:t>
      </w:r>
      <w:r w:rsidR="009E29F4">
        <w:t>partitioning</w:t>
      </w:r>
      <w:r w:rsidR="00860B66">
        <w:t xml:space="preserve"> results </w:t>
      </w:r>
      <w:r w:rsidR="00860B66">
        <w:fldChar w:fldCharType="begin"/>
      </w:r>
      <w:r w:rsidR="00993E3B">
        <w:instrText xml:space="preserve"> ADDIN EN.CITE &lt;EndNote&gt;&lt;Cite&gt;&lt;Author&gt;Danon&lt;/Author&gt;&lt;Year&gt;2005&lt;/Year&gt;&lt;RecNum&gt;223&lt;/RecNum&gt;&lt;DisplayText&gt;[15]&lt;/DisplayText&gt;&lt;record&gt;&lt;rec-number&gt;223&lt;/rec-number&gt;&lt;foreign-keys&gt;&lt;key app="EN" db-id="59rpdv5f6zx2a4e52faptvxjxazftsaws5rv" timestamp="1466517586"&gt;223&lt;/key&gt;&lt;/foreign-keys&gt;&lt;ref-type name="Journal Article"&gt;17&lt;/ref-type&gt;&lt;contributors&gt;&lt;authors&gt;&lt;author&gt;Danon, Leon&lt;/author&gt;&lt;author&gt;Diaz-Guilera, Albert&lt;/author&gt;&lt;author&gt;Duch, Jordi&lt;/author&gt;&lt;author&gt;Arenas, Alex&lt;/author&gt;&lt;/authors&gt;&lt;/contributors&gt;&lt;titles&gt;&lt;title&gt;Comparing community structure identification&lt;/title&gt;&lt;secondary-title&gt;Journal of Statistical Mechanics: Theory and Experiment&lt;/secondary-title&gt;&lt;short-title&gt;14&lt;/short-title&gt;&lt;/titles&gt;&lt;periodical&gt;&lt;full-title&gt;Journal of Statistical Mechanics: Theory and Experiment&lt;/full-title&gt;&lt;/periodical&gt;&lt;pages&gt;P09008&lt;/pages&gt;&lt;volume&gt;2005&lt;/volume&gt;&lt;number&gt;09&lt;/number&gt;&lt;dates&gt;&lt;year&gt;2005&lt;/year&gt;&lt;/dates&gt;&lt;isbn&gt;1742-5468&lt;/isbn&gt;&lt;urls&gt;&lt;/urls&gt;&lt;/record&gt;&lt;/Cite&gt;&lt;/EndNote&gt;</w:instrText>
      </w:r>
      <w:r w:rsidR="00860B66">
        <w:fldChar w:fldCharType="separate"/>
      </w:r>
      <w:r w:rsidR="00993E3B">
        <w:rPr>
          <w:noProof/>
        </w:rPr>
        <w:t>[15]</w:t>
      </w:r>
      <w:r w:rsidR="00860B66">
        <w:fldChar w:fldCharType="end"/>
      </w:r>
      <w:r w:rsidR="00860B66">
        <w:t>.</w:t>
      </w:r>
      <w:r w:rsidR="009B6457">
        <w:t xml:space="preserve"> </w:t>
      </w:r>
      <w:r w:rsidR="009E49DD">
        <w:t xml:space="preserve"> </w:t>
      </w:r>
      <w:r w:rsidR="005062D6">
        <w:t>In this section, we use</w:t>
      </w:r>
      <w:r w:rsidR="00F64D7E">
        <w:t>d</w:t>
      </w:r>
      <w:r w:rsidR="005062D6">
        <w:t xml:space="preserve"> a published CyTOF dataset on T cells </w:t>
      </w:r>
      <w:r w:rsidR="005062D6">
        <w:fldChar w:fldCharType="begin"/>
      </w:r>
      <w:r w:rsidR="00993E3B">
        <w:instrText xml:space="preserve"> ADDIN EN.CITE &lt;EndNote&gt;&lt;Cite&gt;&lt;Author&gt;Krishnaswamy&lt;/Author&gt;&lt;Year&gt;2014&lt;/Year&gt;&lt;RecNum&gt;40&lt;/RecNum&gt;&lt;DisplayText&gt;[9]&lt;/DisplayText&gt;&lt;record&gt;&lt;rec-number&gt;40&lt;/rec-number&gt;&lt;foreign-keys&gt;&lt;key app="EN" db-id="59rpdv5f6zx2a4e52faptvxjxazftsaws5rv" timestamp="1439216156"&gt;40&lt;/key&gt;&lt;/foreign-keys&gt;&lt;ref-type name="Journal Article"&gt;17&lt;/ref-type&gt;&lt;contributors&gt;&lt;authors&gt;&lt;author&gt;Krishnaswamy, Smita&lt;/author&gt;&lt;author&gt;Spitzer, Matthew H&lt;/author&gt;&lt;author&gt;Mingueneau, Michael&lt;/author&gt;&lt;author&gt;Bendall, Sean C&lt;/author&gt;&lt;author&gt;Litvin, Oren&lt;/author&gt;&lt;author&gt;Stone, Erica&lt;/author&gt;&lt;author&gt;Pe’er, Dana&lt;/author&gt;&lt;author&gt;Nolan, Garry P&lt;/author&gt;&lt;/authors&gt;&lt;/contributors&gt;&lt;titles&gt;&lt;title&gt;Conditional density-based analysis of T cell signaling in single-cell data&lt;/title&gt;&lt;secondary-title&gt;Science&lt;/secondary-title&gt;&lt;short-title&gt;8&lt;/short-title&gt;&lt;/titles&gt;&lt;periodical&gt;&lt;full-title&gt;Science&lt;/full-title&gt;&lt;/periodical&gt;&lt;pages&gt;1250689&lt;/pages&gt;&lt;volume&gt;346&lt;/volume&gt;&lt;number&gt;6213&lt;/number&gt;&lt;dates&gt;&lt;year&gt;2014&lt;/year&gt;&lt;/dates&gt;&lt;isbn&gt;0036-8075&lt;/isbn&gt;&lt;urls&gt;&lt;related-urls&gt;&lt;url&gt;http://www.sciencemag.org/content/346/6213/1250689.full.pdf&lt;/url&gt;&lt;/related-urls&gt;&lt;/urls&gt;&lt;/record&gt;&lt;/Cite&gt;&lt;/EndNote&gt;</w:instrText>
      </w:r>
      <w:r w:rsidR="005062D6">
        <w:fldChar w:fldCharType="separate"/>
      </w:r>
      <w:r w:rsidR="00993E3B">
        <w:rPr>
          <w:noProof/>
        </w:rPr>
        <w:t>[9]</w:t>
      </w:r>
      <w:r w:rsidR="005062D6">
        <w:fldChar w:fldCharType="end"/>
      </w:r>
      <w:r w:rsidR="005062D6">
        <w:t xml:space="preserve"> as a testbed, and focused on the 12 surface markers to evaluate </w:t>
      </w:r>
      <w:r w:rsidR="00F64D7E">
        <w:t xml:space="preserve"> the </w:t>
      </w:r>
      <w:r w:rsidR="005062D6">
        <w:t xml:space="preserve">ability </w:t>
      </w:r>
      <w:r w:rsidR="00F64D7E">
        <w:t xml:space="preserve">of C2G </w:t>
      </w:r>
      <w:r w:rsidR="005062D6">
        <w:t xml:space="preserve">to generate gates for T cell subpopulations. </w:t>
      </w:r>
      <w:bookmarkStart w:id="0" w:name="_GoBack"/>
      <w:bookmarkEnd w:id="0"/>
    </w:p>
    <w:p w14:paraId="48569DE5" w14:textId="36041E43" w:rsidR="00551CA8" w:rsidRDefault="004869AD" w:rsidP="00551CA8">
      <w:pPr>
        <w:pStyle w:val="Heading3"/>
      </w:pPr>
      <w:r>
        <w:t xml:space="preserve">1. </w:t>
      </w:r>
      <w:r w:rsidR="00551CA8">
        <w:t>Target Populations Defined by Manual Gating</w:t>
      </w:r>
    </w:p>
    <w:p w14:paraId="2EF58912" w14:textId="212508AC" w:rsidR="00990111" w:rsidRDefault="00EB2ACF" w:rsidP="00990111">
      <w:r>
        <w:t xml:space="preserve">In the T cell CyTOF dataset </w:t>
      </w:r>
      <w:r>
        <w:fldChar w:fldCharType="begin"/>
      </w:r>
      <w:r w:rsidR="00993E3B">
        <w:instrText xml:space="preserve"> ADDIN EN.CITE &lt;EndNote&gt;&lt;Cite&gt;&lt;Author&gt;Krishnaswamy&lt;/Author&gt;&lt;Year&gt;2014&lt;/Year&gt;&lt;RecNum&gt;40&lt;/RecNum&gt;&lt;DisplayText&gt;[9]&lt;/DisplayText&gt;&lt;record&gt;&lt;rec-number&gt;40&lt;/rec-number&gt;&lt;foreign-keys&gt;&lt;key app="EN" db-id="59rpdv5f6zx2a4e52faptvxjxazftsaws5rv" timestamp="1439216156"&gt;40&lt;/key&gt;&lt;/foreign-keys&gt;&lt;ref-type name="Journal Article"&gt;17&lt;/ref-type&gt;&lt;contributors&gt;&lt;authors&gt;&lt;author&gt;Krishnaswamy, Smita&lt;/author&gt;&lt;author&gt;Spitzer, Matthew H&lt;/author&gt;&lt;author&gt;Mingueneau, Michael&lt;/author&gt;&lt;author&gt;Bendall, Sean C&lt;/author&gt;&lt;author&gt;Litvin, Oren&lt;/author&gt;&lt;author&gt;Stone, Erica&lt;/author&gt;&lt;author&gt;Pe’er, Dana&lt;/author&gt;&lt;author&gt;Nolan, Garry P&lt;/author&gt;&lt;/authors&gt;&lt;/contributors&gt;&lt;titles&gt;&lt;title&gt;Conditional density-based analysis of T cell signaling in single-cell data&lt;/title&gt;&lt;secondary-title&gt;Science&lt;/secondary-title&gt;&lt;short-title&gt;8&lt;/short-title&gt;&lt;/titles&gt;&lt;periodical&gt;&lt;full-title&gt;Science&lt;/full-title&gt;&lt;/periodical&gt;&lt;pages&gt;1250689&lt;/pages&gt;&lt;volume&gt;346&lt;/volume&gt;&lt;number&gt;6213&lt;/number&gt;&lt;dates&gt;&lt;year&gt;2014&lt;/year&gt;&lt;/dates&gt;&lt;isbn&gt;0036-8075&lt;/isbn&gt;&lt;urls&gt;&lt;related-urls&gt;&lt;url&gt;http://www.sciencemag.org/content/346/6213/1250689.full.pdf&lt;/url&gt;&lt;/related-urls&gt;&lt;/urls&gt;&lt;/record&gt;&lt;/Cite&gt;&lt;/EndNote&gt;</w:instrText>
      </w:r>
      <w:r>
        <w:fldChar w:fldCharType="separate"/>
      </w:r>
      <w:r w:rsidR="00993E3B">
        <w:rPr>
          <w:noProof/>
        </w:rPr>
        <w:t>[9]</w:t>
      </w:r>
      <w:r>
        <w:fldChar w:fldCharType="end"/>
      </w:r>
      <w:r>
        <w:t xml:space="preserve">, three manually gated populations were provided, namely </w:t>
      </w:r>
      <w:r w:rsidR="0088792F">
        <w:t xml:space="preserve">CD4+ </w:t>
      </w:r>
      <w:r>
        <w:t>effector memory</w:t>
      </w:r>
      <w:r w:rsidR="0088792F">
        <w:t xml:space="preserve"> T cells, </w:t>
      </w:r>
      <w:r w:rsidR="00A51D50">
        <w:t xml:space="preserve">CD4+ Naïve T cell, </w:t>
      </w:r>
      <w:r w:rsidR="0088792F">
        <w:t>and CD8+ Naïve</w:t>
      </w:r>
      <w:r>
        <w:t xml:space="preserve"> T cells. We trea</w:t>
      </w:r>
      <w:r w:rsidR="009C249A">
        <w:t xml:space="preserve">ted these three manually gated populations as target populations, and the remaining cells as unlabeled. When applied to this dataset, </w:t>
      </w:r>
      <w:r w:rsidR="00AB544A">
        <w:t>C2G</w:t>
      </w:r>
      <w:r w:rsidR="009C249A">
        <w:t xml:space="preserve"> was able to generate the </w:t>
      </w:r>
      <w:r w:rsidR="00A51D50">
        <w:t xml:space="preserve">gating hierarchy </w:t>
      </w:r>
      <w:r w:rsidR="009C249A">
        <w:t xml:space="preserve">in </w:t>
      </w:r>
      <w:r w:rsidR="00A51D50">
        <w:t xml:space="preserve">Figure </w:t>
      </w:r>
      <w:r w:rsidR="00D27D7A">
        <w:t>3</w:t>
      </w:r>
      <w:r w:rsidR="00EE0A66">
        <w:t xml:space="preserve">. As shown in Table 1, all three target populations were accurately gated, with </w:t>
      </w:r>
      <w:r w:rsidR="00A51D50">
        <w:t>F-scores 0.9</w:t>
      </w:r>
      <w:r w:rsidR="004D5226">
        <w:t>99</w:t>
      </w:r>
      <w:r w:rsidR="00A51D50">
        <w:t>, 0.9</w:t>
      </w:r>
      <w:r w:rsidR="004D5226">
        <w:t>98</w:t>
      </w:r>
      <w:r w:rsidR="00A51D50">
        <w:t>, and 0.9</w:t>
      </w:r>
      <w:r w:rsidR="004D5226">
        <w:t>99</w:t>
      </w:r>
      <w:r w:rsidR="00EE0A66">
        <w:t>.</w:t>
      </w:r>
      <w:r w:rsidR="009B6457">
        <w:t xml:space="preserve"> </w:t>
      </w:r>
      <w:r w:rsidR="00EE0A66">
        <w:t>T</w:t>
      </w:r>
      <w:r w:rsidR="009B6457">
        <w:t xml:space="preserve">he NMI </w:t>
      </w:r>
      <w:r w:rsidR="00E43347">
        <w:t>metric was 0.9</w:t>
      </w:r>
      <w:r w:rsidR="004D5226">
        <w:t>95</w:t>
      </w:r>
      <w:r w:rsidR="00E43347">
        <w:t xml:space="preserve">, also close to perfect. </w:t>
      </w:r>
      <w:r w:rsidR="009C249A">
        <w:t>Moreover</w:t>
      </w:r>
      <w:r w:rsidR="001E27ED">
        <w:t>, the gating hierarc</w:t>
      </w:r>
      <w:r w:rsidR="00E43347">
        <w:t xml:space="preserve">hy generated by </w:t>
      </w:r>
      <w:r w:rsidR="00AB544A">
        <w:t>C2G</w:t>
      </w:r>
      <w:r w:rsidR="00E43347">
        <w:t xml:space="preserve"> </w:t>
      </w:r>
      <w:r w:rsidR="001E27ED">
        <w:t>use</w:t>
      </w:r>
      <w:r w:rsidR="00E43347">
        <w:t>d</w:t>
      </w:r>
      <w:r w:rsidR="005E6EE3">
        <w:t xml:space="preserve"> the</w:t>
      </w:r>
      <w:r w:rsidR="001E27ED">
        <w:t xml:space="preserve"> same set of markers in similar order as </w:t>
      </w:r>
      <w:r w:rsidR="00E43347">
        <w:t xml:space="preserve">the </w:t>
      </w:r>
      <w:r w:rsidR="001E27ED">
        <w:t xml:space="preserve">manual gating </w:t>
      </w:r>
      <w:r w:rsidR="00E43347">
        <w:t xml:space="preserve">analysis that defined those target populations. </w:t>
      </w:r>
    </w:p>
    <w:p w14:paraId="3B42C0BA" w14:textId="0F2511A8" w:rsidR="00551CA8" w:rsidRDefault="004869AD" w:rsidP="00551CA8">
      <w:pPr>
        <w:pStyle w:val="Heading3"/>
      </w:pPr>
      <w:r>
        <w:t xml:space="preserve">2. </w:t>
      </w:r>
      <w:r w:rsidR="00551CA8">
        <w:t>Target Populations Defined by Automated Methods</w:t>
      </w:r>
    </w:p>
    <w:p w14:paraId="322CE12F" w14:textId="030D088D" w:rsidR="00786B29" w:rsidRDefault="00C96FA0" w:rsidP="00990111">
      <w:r>
        <w:t>Many popular cluste</w:t>
      </w:r>
      <w:r w:rsidR="00CD1AA1">
        <w:t xml:space="preserve">ring </w:t>
      </w:r>
      <w:r w:rsidR="00175908">
        <w:t>algorithms for c</w:t>
      </w:r>
      <w:r w:rsidR="00CD1AA1">
        <w:t xml:space="preserve">ytometry </w:t>
      </w:r>
      <w:r w:rsidR="00175908">
        <w:t>analysis</w:t>
      </w:r>
      <w:r w:rsidR="00CD1AA1">
        <w:t xml:space="preserve"> </w:t>
      </w:r>
      <w:r w:rsidR="00175908">
        <w:t xml:space="preserve">used variations of </w:t>
      </w:r>
      <w:r w:rsidR="00CD1AA1">
        <w:t>k</w:t>
      </w:r>
      <w:r>
        <w:t xml:space="preserve">-means </w:t>
      </w:r>
      <w:r>
        <w:fldChar w:fldCharType="begin">
          <w:fldData xml:space="preserve">PEVuZE5vdGU+PENpdGU+PEF1dGhvcj5HZTwvQXV0aG9yPjxZZWFyPjIwMTI8L1llYXI+PFJlY051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</w:fldData>
        </w:fldChar>
      </w:r>
      <w:r w:rsidR="00993E3B">
        <w:instrText xml:space="preserve"> ADDIN EN.CITE </w:instrText>
      </w:r>
      <w:r w:rsidR="00993E3B">
        <w:fldChar w:fldCharType="begin">
          <w:fldData xml:space="preserve">PEVuZE5vdGU+PENpdGU+PEF1dGhvcj5HZTwvQXV0aG9yPjxZZWFyPjIwMTI8L1llYXI+PFJlY051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</w:fldData>
        </w:fldChar>
      </w:r>
      <w:r w:rsidR="00993E3B">
        <w:instrText xml:space="preserve"> ADDIN EN.CITE.DATA </w:instrText>
      </w:r>
      <w:r w:rsidR="00993E3B">
        <w:fldChar w:fldCharType="end"/>
      </w:r>
      <w:r>
        <w:fldChar w:fldCharType="separate"/>
      </w:r>
      <w:r w:rsidR="00993E3B">
        <w:rPr>
          <w:noProof/>
        </w:rPr>
        <w:t>[12, 13]</w:t>
      </w:r>
      <w:r>
        <w:fldChar w:fldCharType="end"/>
      </w:r>
      <w:r w:rsidR="00175908">
        <w:t xml:space="preserve">, which motivated us to </w:t>
      </w:r>
      <w:r w:rsidR="00B46B83">
        <w:t xml:space="preserve">use </w:t>
      </w:r>
      <w:r w:rsidR="00175908">
        <w:t>clusters defined by k-means</w:t>
      </w:r>
      <w:r w:rsidR="00A36C05">
        <w:t xml:space="preserve"> as target populations </w:t>
      </w:r>
      <w:r w:rsidR="00F64D7E">
        <w:t>to examine the performance of C2G</w:t>
      </w:r>
      <w:r w:rsidR="00175908">
        <w:t>. We clustered the data using k-means with k=10</w:t>
      </w:r>
      <w:r w:rsidR="00D44E63">
        <w:t xml:space="preserve">, and assumed </w:t>
      </w:r>
      <w:r w:rsidR="00175908">
        <w:t>all 10 clusters are target populations</w:t>
      </w:r>
      <w:r w:rsidR="00D44E63">
        <w:t xml:space="preserve">. </w:t>
      </w:r>
      <w:r w:rsidR="00A36C05">
        <w:t>C2G</w:t>
      </w:r>
      <w:r w:rsidR="00D44E63">
        <w:t xml:space="preserve"> generated the gati</w:t>
      </w:r>
      <w:r w:rsidR="00CD1AA1">
        <w:t>ng hierarchy</w:t>
      </w:r>
      <w:r w:rsidR="00D44E63">
        <w:t xml:space="preserve"> shown in Figure 4a</w:t>
      </w:r>
      <w:r w:rsidR="00475746">
        <w:t>, with representative gates shown in Figure 4b. The complete set of gates associated to this gating hierarchy are shown in Figure S1. The gating hierarchy had an average F-score of 0.8</w:t>
      </w:r>
      <w:r w:rsidR="004D5226">
        <w:t>8</w:t>
      </w:r>
      <w:r w:rsidR="00475746">
        <w:t>2 and NMI of 0.7</w:t>
      </w:r>
      <w:r w:rsidR="004D5226">
        <w:t>58</w:t>
      </w:r>
      <w:r w:rsidR="00475746">
        <w:t xml:space="preserve"> (Table S1)</w:t>
      </w:r>
      <w:r w:rsidR="00A1161C">
        <w:t xml:space="preserve">, </w:t>
      </w:r>
      <w:r w:rsidR="00475746">
        <w:t xml:space="preserve">meaning that </w:t>
      </w:r>
      <w:r w:rsidR="00B46B83">
        <w:t xml:space="preserve">C2G is able to generate gates for </w:t>
      </w:r>
      <w:r w:rsidR="00475746">
        <w:t xml:space="preserve">k-means defined populations. </w:t>
      </w:r>
    </w:p>
    <w:p w14:paraId="27C766DE" w14:textId="2FEDCD81" w:rsidR="00CD1AA1" w:rsidRDefault="0075284D" w:rsidP="00990111">
      <w:r>
        <w:t xml:space="preserve">We also </w:t>
      </w:r>
      <w:r w:rsidR="00575EEB">
        <w:t>defined</w:t>
      </w:r>
      <w:r>
        <w:t xml:space="preserve"> target populations using PhenoGraph, which is a </w:t>
      </w:r>
      <w:r w:rsidR="00CD1AA1">
        <w:t xml:space="preserve">nearest neighbor graph </w:t>
      </w:r>
      <w:r w:rsidR="009E29F4">
        <w:t>b</w:t>
      </w:r>
      <w:r>
        <w:t xml:space="preserve">ased algorithm </w:t>
      </w:r>
      <w:r w:rsidR="00CD1AA1">
        <w:fldChar w:fldCharType="begin"/>
      </w:r>
      <w:r w:rsidR="00993E3B">
        <w:instrText xml:space="preserve"> ADDIN EN.CITE &lt;EndNote&gt;&lt;Cite&gt;&lt;Author&gt;Levine&lt;/Author&gt;&lt;Year&gt;2015&lt;/Year&gt;&lt;RecNum&gt;38&lt;/RecNum&gt;&lt;DisplayText&gt;[14]&lt;/DisplayText&gt;&lt;record&gt;&lt;rec-number&gt;38&lt;/rec-number&gt;&lt;foreign-keys&gt;&lt;key app="EN" db-id="59rpdv5f6zx2a4e52faptvxjxazftsaws5rv" timestamp="1438484399"&gt;38&lt;/key&gt;&lt;/foreign-keys&gt;&lt;ref-type name="Journal Article"&gt;17&lt;/ref-type&gt;&lt;contributors&gt;&lt;authors&gt;&lt;author&gt;Levine, Jacob H&lt;/author&gt;&lt;author&gt;Simonds, Erin F&lt;/author&gt;&lt;author&gt;Bendall, Sean C&lt;/author&gt;&lt;author&gt;Davis, Kara L&lt;/author&gt;&lt;author&gt;El-ad, D Amir&lt;/author&gt;&lt;author&gt;Tadmor, Michelle D&lt;/author&gt;&lt;author&gt;Litvin, Oren&lt;/author&gt;&lt;author&gt;Fienberg, Harris G&lt;/author&gt;&lt;author&gt;Jager, Astraea&lt;/author&gt;&lt;author&gt;Zunder, Eli R&lt;/author&gt;&lt;/authors&gt;&lt;/contributors&gt;&lt;titles&gt;&lt;title&gt;Data-Driven Phenotypic Dissection of AML Reveals Progenitor-like Cells that Correlate with Prognosis&lt;/title&gt;&lt;secondary-title&gt;Cell&lt;/secondary-title&gt;&lt;short-title&gt;13&lt;/short-title&gt;&lt;/titles&gt;&lt;periodical&gt;&lt;full-title&gt;Cell&lt;/full-title&gt;&lt;/periodical&gt;&lt;pages&gt;184-197&lt;/pages&gt;&lt;volume&gt;162&lt;/volume&gt;&lt;number&gt;1&lt;/number&gt;&lt;dates&gt;&lt;year&gt;2015&lt;/year&gt;&lt;/dates&gt;&lt;isbn&gt;0092-8674&lt;/isbn&gt;&lt;urls&gt;&lt;related-urls&gt;&lt;url&gt;http://ac.els-cdn.com/S0092867415006376/1-s2.0-S0092867415006376-main.pdf?_tid=04b72e58-39d4-11e5-b44b-00000aab0f02&amp;amp;acdnat=1438602028_a7a25a6fc6331100bf7519ec62aac48f&lt;/url&gt;&lt;/related-urls&gt;&lt;/urls&gt;&lt;/record&gt;&lt;/Cite&gt;&lt;/EndNote&gt;</w:instrText>
      </w:r>
      <w:r w:rsidR="00CD1AA1">
        <w:fldChar w:fldCharType="separate"/>
      </w:r>
      <w:r w:rsidR="00993E3B">
        <w:rPr>
          <w:noProof/>
        </w:rPr>
        <w:t>[14]</w:t>
      </w:r>
      <w:r w:rsidR="00CD1AA1">
        <w:fldChar w:fldCharType="end"/>
      </w:r>
      <w:r w:rsidR="00CD1AA1">
        <w:t xml:space="preserve">. </w:t>
      </w:r>
      <w:r>
        <w:t xml:space="preserve">We assumed all 12 PhenoGraph clusters are target populations, and applied </w:t>
      </w:r>
      <w:r w:rsidR="00575EEB">
        <w:t>C2G to derive gates for the target populations. T</w:t>
      </w:r>
      <w:r>
        <w:t xml:space="preserve">he resulting gating hierarchy showed an </w:t>
      </w:r>
      <w:r w:rsidR="00346BEF">
        <w:t xml:space="preserve">average F-score of </w:t>
      </w:r>
      <w:r w:rsidR="00346BEF">
        <w:lastRenderedPageBreak/>
        <w:t>0.</w:t>
      </w:r>
      <w:r w:rsidR="00982A40">
        <w:t>628</w:t>
      </w:r>
      <w:r w:rsidR="00346BEF">
        <w:t xml:space="preserve"> and NMI of 0.6</w:t>
      </w:r>
      <w:r w:rsidR="00982A40">
        <w:t>54</w:t>
      </w:r>
      <w:r w:rsidR="00B2063F">
        <w:t xml:space="preserve"> (Figure S2a, S2b</w:t>
      </w:r>
      <w:r w:rsidR="000B6279">
        <w:t>)</w:t>
      </w:r>
      <w:r w:rsidR="00346BEF">
        <w:t xml:space="preserve">, which </w:t>
      </w:r>
      <w:r w:rsidR="00366E88">
        <w:t>was</w:t>
      </w:r>
      <w:r w:rsidR="00346BEF">
        <w:t xml:space="preserve"> </w:t>
      </w:r>
      <w:r>
        <w:t>unsatisfactory</w:t>
      </w:r>
      <w:r w:rsidR="00A4487D">
        <w:t xml:space="preserve">. </w:t>
      </w:r>
      <w:r>
        <w:t xml:space="preserve">This </w:t>
      </w:r>
      <w:r w:rsidR="00366E88">
        <w:t>was</w:t>
      </w:r>
      <w:r>
        <w:t xml:space="preserve"> because </w:t>
      </w:r>
      <w:r w:rsidR="00575EEB">
        <w:t>C2G</w:t>
      </w:r>
      <w:r>
        <w:t xml:space="preserve"> </w:t>
      </w:r>
      <w:r w:rsidR="00366E88">
        <w:t>obtained a gate that included populations 1 and 6,</w:t>
      </w:r>
      <w:r w:rsidR="00B2063F">
        <w:t xml:space="preserve"> but did not generate further gates to separate them.</w:t>
      </w:r>
      <w:r w:rsidR="00366E88">
        <w:t xml:space="preserve"> Similarly, </w:t>
      </w:r>
      <w:r w:rsidR="008968FA">
        <w:t>C2G</w:t>
      </w:r>
      <w:r w:rsidR="00B2063F">
        <w:t xml:space="preserve"> gated </w:t>
      </w:r>
      <w:r w:rsidR="00366E88">
        <w:t xml:space="preserve">populations 2, 3, 7 and 8 </w:t>
      </w:r>
      <w:r w:rsidR="00B2063F">
        <w:t xml:space="preserve">together (Table S2a). </w:t>
      </w:r>
      <w:r w:rsidR="00A4487D">
        <w:t xml:space="preserve">Upon further inspection, we found that </w:t>
      </w:r>
      <w:r w:rsidR="008968FA">
        <w:t>C2G</w:t>
      </w:r>
      <w:r w:rsidR="00A4487D">
        <w:t xml:space="preserve"> </w:t>
      </w:r>
      <w:r w:rsidR="00D83173">
        <w:t>did not separate th</w:t>
      </w:r>
      <w:r w:rsidR="008968FA">
        <w:t>ose target populations</w:t>
      </w:r>
      <w:r w:rsidR="00D83173">
        <w:t xml:space="preserve"> because </w:t>
      </w:r>
      <w:r w:rsidR="00A4487D">
        <w:t>th</w:t>
      </w:r>
      <w:r w:rsidR="008968FA">
        <w:t xml:space="preserve">ey </w:t>
      </w:r>
      <w:r w:rsidR="00A4487D">
        <w:t xml:space="preserve">are heavily mixed with each other </w:t>
      </w:r>
      <w:r w:rsidR="00D83173">
        <w:t xml:space="preserve">in two dimensional spaces defined by all marker pairs. Therefore, although </w:t>
      </w:r>
      <w:r w:rsidR="00A4487D">
        <w:t xml:space="preserve">those populations </w:t>
      </w:r>
      <w:r w:rsidR="00D83173">
        <w:t xml:space="preserve">may be </w:t>
      </w:r>
      <w:r w:rsidR="00A4487D">
        <w:t>separated in high</w:t>
      </w:r>
      <w:r w:rsidR="00D83173">
        <w:t xml:space="preserve"> </w:t>
      </w:r>
      <w:r w:rsidR="00A4487D">
        <w:t>dimension</w:t>
      </w:r>
      <w:r w:rsidR="00D83173">
        <w:t xml:space="preserve">al space, they are not separable by </w:t>
      </w:r>
      <w:r w:rsidR="00A4487D">
        <w:t xml:space="preserve">nested </w:t>
      </w:r>
      <w:r w:rsidR="00D83173">
        <w:t xml:space="preserve">two dimensional </w:t>
      </w:r>
      <w:r w:rsidR="00A4487D">
        <w:t>gates</w:t>
      </w:r>
      <w:r w:rsidR="00A4487D" w:rsidRPr="00A4487D">
        <w:t>.</w:t>
      </w:r>
      <w:r w:rsidR="00A4487D">
        <w:t xml:space="preserve"> If we treat populations </w:t>
      </w:r>
      <w:r w:rsidR="00D83173">
        <w:t xml:space="preserve">1 and 6 as one target population, and 2, 3, 7 and 8 as another target population, </w:t>
      </w:r>
      <w:r w:rsidR="00A4487D">
        <w:t>the average F-score increases to 0.</w:t>
      </w:r>
      <w:r w:rsidR="00982A40">
        <w:t xml:space="preserve">840 </w:t>
      </w:r>
      <w:r w:rsidR="00A4487D">
        <w:t>and NMI increases to 0.</w:t>
      </w:r>
      <w:r w:rsidR="00EC024B">
        <w:t xml:space="preserve">791 </w:t>
      </w:r>
      <w:r w:rsidR="000B6279">
        <w:t>(Table S2b)</w:t>
      </w:r>
      <w:r w:rsidR="00A4487D">
        <w:t xml:space="preserve">. </w:t>
      </w:r>
    </w:p>
    <w:p w14:paraId="0576B486" w14:textId="068D3284" w:rsidR="00551CA8" w:rsidRDefault="004869AD" w:rsidP="00551CA8">
      <w:pPr>
        <w:pStyle w:val="Heading3"/>
      </w:pPr>
      <w:r>
        <w:t xml:space="preserve">3. </w:t>
      </w:r>
      <w:r w:rsidR="00551CA8" w:rsidRPr="00EB2ACF">
        <w:t xml:space="preserve">Target Populations Defined by </w:t>
      </w:r>
      <w:r w:rsidR="00D27D7A">
        <w:t>Visualization-based</w:t>
      </w:r>
      <w:r w:rsidR="00551CA8" w:rsidRPr="00EB2ACF">
        <w:t xml:space="preserve"> Methods</w:t>
      </w:r>
    </w:p>
    <w:p w14:paraId="3CD4055A" w14:textId="37A35A27" w:rsidR="00990111" w:rsidRPr="00990079" w:rsidRDefault="00B110C3" w:rsidP="00990111">
      <w:r>
        <w:t>SPADE and t</w:t>
      </w:r>
      <w:r w:rsidR="00481DA7">
        <w:t>SNE are methods that can visualize high dime</w:t>
      </w:r>
      <w:r w:rsidR="00362E45">
        <w:t xml:space="preserve">nsional cytometry data in a </w:t>
      </w:r>
      <w:r w:rsidR="00332E5D">
        <w:t>two-dimensional</w:t>
      </w:r>
      <w:r w:rsidR="00362E45">
        <w:t xml:space="preserve"> space</w:t>
      </w:r>
      <w:r w:rsidR="00481DA7">
        <w:t xml:space="preserve">, </w:t>
      </w:r>
      <w:r w:rsidR="00362E45">
        <w:t xml:space="preserve">where gates can be drawn to define populations. </w:t>
      </w:r>
      <w:r w:rsidR="00693FF8">
        <w:t>C2G</w:t>
      </w:r>
      <w:r w:rsidR="001E31DF">
        <w:t xml:space="preserve"> is</w:t>
      </w:r>
      <w:r w:rsidR="005752F4">
        <w:t xml:space="preserve"> </w:t>
      </w:r>
      <w:r w:rsidR="001E31DF">
        <w:t xml:space="preserve">helpful </w:t>
      </w:r>
      <w:r w:rsidR="00693FF8">
        <w:t>for</w:t>
      </w:r>
      <w:r w:rsidR="001E31DF">
        <w:t xml:space="preserve"> </w:t>
      </w:r>
      <w:r w:rsidR="001E0A0D">
        <w:t>assist</w:t>
      </w:r>
      <w:r w:rsidR="00693FF8">
        <w:t>ing</w:t>
      </w:r>
      <w:r w:rsidR="001E0A0D">
        <w:t xml:space="preserve"> the interpretation of </w:t>
      </w:r>
      <w:r w:rsidR="001E31DF">
        <w:t>ga</w:t>
      </w:r>
      <w:r>
        <w:t>tes drawn from SPADE or t</w:t>
      </w:r>
      <w:r w:rsidR="001E0A0D">
        <w:t xml:space="preserve">SNE, by generating a nested gating hierarchy of 2D gates which is a visualization that biologists are more accustomed to. </w:t>
      </w:r>
      <w:r w:rsidR="001E31DF">
        <w:t xml:space="preserve">We </w:t>
      </w:r>
      <w:r w:rsidR="001E0A0D">
        <w:t xml:space="preserve">applied SPADE to the T cell data, and </w:t>
      </w:r>
      <w:r w:rsidR="001E31DF">
        <w:t>manual</w:t>
      </w:r>
      <w:r w:rsidR="001E0A0D">
        <w:t xml:space="preserve">ly gated the SPADE tree to obtain 4 </w:t>
      </w:r>
      <w:r w:rsidR="001E31DF">
        <w:t xml:space="preserve">target populations. </w:t>
      </w:r>
      <w:r w:rsidR="001E0A0D">
        <w:t>W</w:t>
      </w:r>
      <w:r w:rsidR="001E31DF">
        <w:t xml:space="preserve">e </w:t>
      </w:r>
      <w:r w:rsidR="001E0A0D">
        <w:t xml:space="preserve">then </w:t>
      </w:r>
      <w:r w:rsidR="001E31DF">
        <w:t>appl</w:t>
      </w:r>
      <w:r w:rsidR="001E0A0D">
        <w:t>ied</w:t>
      </w:r>
      <w:r w:rsidR="001E31DF">
        <w:t xml:space="preserve"> </w:t>
      </w:r>
      <w:r w:rsidR="00693FF8">
        <w:t xml:space="preserve">C2G </w:t>
      </w:r>
      <w:r w:rsidR="001E31DF">
        <w:t xml:space="preserve">to </w:t>
      </w:r>
      <w:r w:rsidR="001E0A0D">
        <w:t>generate a gating hierarchy for the target populations (</w:t>
      </w:r>
      <w:r w:rsidR="001E31DF">
        <w:t>Figure</w:t>
      </w:r>
      <w:r w:rsidR="002400CB">
        <w:t xml:space="preserve"> </w:t>
      </w:r>
      <w:r w:rsidR="00DF4BAD">
        <w:t>4</w:t>
      </w:r>
      <w:r w:rsidR="001E0A0D">
        <w:t xml:space="preserve">), which achieved an average F-score of </w:t>
      </w:r>
      <w:r w:rsidR="001E31DF">
        <w:t>0.9</w:t>
      </w:r>
      <w:r w:rsidR="00DF4BAD">
        <w:t>53</w:t>
      </w:r>
      <w:r w:rsidR="001E31DF">
        <w:t xml:space="preserve"> and NMI of 0.9</w:t>
      </w:r>
      <w:r w:rsidR="002400CB">
        <w:t>1</w:t>
      </w:r>
      <w:r w:rsidR="00DF4BAD">
        <w:t>1</w:t>
      </w:r>
      <w:r w:rsidR="001E31DF">
        <w:t xml:space="preserve"> (Table </w:t>
      </w:r>
      <w:r w:rsidR="00EE16B3">
        <w:t>2</w:t>
      </w:r>
      <w:r w:rsidR="001E31DF">
        <w:t>).</w:t>
      </w:r>
      <w:r w:rsidR="00682E05">
        <w:t xml:space="preserve"> </w:t>
      </w:r>
      <w:r w:rsidR="001E0A0D">
        <w:t xml:space="preserve"> We perf</w:t>
      </w:r>
      <w:r>
        <w:t>ormed the same analysis using t</w:t>
      </w:r>
      <w:r w:rsidR="001E0A0D">
        <w:t>SNE, and achieved similar performance (</w:t>
      </w:r>
      <w:r w:rsidR="00DA71A2">
        <w:t xml:space="preserve">Figure S3a-b, </w:t>
      </w:r>
      <w:r w:rsidR="00374C3F">
        <w:t>Table S3</w:t>
      </w:r>
      <w:r w:rsidR="005752F4">
        <w:t xml:space="preserve">). </w:t>
      </w:r>
    </w:p>
    <w:p w14:paraId="1DCD5755" w14:textId="05AA8868" w:rsidR="00CC1003" w:rsidRDefault="00AB3268" w:rsidP="00CC1003">
      <w:pPr>
        <w:pStyle w:val="Heading2"/>
      </w:pPr>
      <w:r>
        <w:t>Challenges</w:t>
      </w:r>
      <w:r w:rsidR="00AF56F0">
        <w:t xml:space="preserve"> in automated gating hierarchy</w:t>
      </w:r>
    </w:p>
    <w:p w14:paraId="67D9ED13" w14:textId="532D278F" w:rsidR="008F5159" w:rsidRDefault="00FE0978" w:rsidP="001E27ED">
      <w:r>
        <w:t>Depending on the data and definition of target populations, automated generation of gating hierarchy m</w:t>
      </w:r>
      <w:r w:rsidR="008F5159">
        <w:t xml:space="preserve">ay encounter several challenges, such as unlabeled cells, over-clustered populations, and overlapping populations. We </w:t>
      </w:r>
      <w:r w:rsidR="007A02DA">
        <w:t>examined</w:t>
      </w:r>
      <w:r w:rsidR="008F5159">
        <w:t xml:space="preserve"> performance of </w:t>
      </w:r>
      <w:r w:rsidR="001155CF">
        <w:t>C2G</w:t>
      </w:r>
      <w:r w:rsidR="008F5159">
        <w:t xml:space="preserve"> with respected to these challenges. </w:t>
      </w:r>
    </w:p>
    <w:p w14:paraId="7FBE8DF3" w14:textId="69B0D24C" w:rsidR="00AB3268" w:rsidRDefault="00AB3268" w:rsidP="00A76A3F">
      <w:pPr>
        <w:pStyle w:val="Heading3"/>
      </w:pPr>
      <w:r>
        <w:t>Unlabeled Cells</w:t>
      </w:r>
    </w:p>
    <w:p w14:paraId="3F498D18" w14:textId="735248C5" w:rsidR="00871105" w:rsidRDefault="008F5159" w:rsidP="008F5159">
      <w:r>
        <w:t xml:space="preserve">When the input labels only account for one or a few of the populations in the data, most of the cells are unlabeled. </w:t>
      </w:r>
      <w:r w:rsidR="00411767">
        <w:t xml:space="preserve">The unlabeled cells can create challenges in identifying a gating hierarchy for the labeled target populations, because the unlabeled cells contain a mixture of other cell populations, debris and outliers. To address this challenge, we pre-cluster the unlabeled cells according to their marker expression relative to the target populations. </w:t>
      </w:r>
      <w:r w:rsidR="00F8170B">
        <w:t xml:space="preserve">As a result, the unlabeled cells are divided into clusters that typically do not highly overlap with the target populations. </w:t>
      </w:r>
      <w:r w:rsidR="002D306C">
        <w:t>Although</w:t>
      </w:r>
      <w:r w:rsidR="00B337BB">
        <w:t xml:space="preserve"> this</w:t>
      </w:r>
      <w:r w:rsidR="00F8170B">
        <w:t xml:space="preserve"> </w:t>
      </w:r>
      <w:r w:rsidR="00792D41">
        <w:t>pre</w:t>
      </w:r>
      <w:r w:rsidR="00F8170B">
        <w:t xml:space="preserve">-processing step is likely </w:t>
      </w:r>
      <w:r w:rsidR="002D306C">
        <w:t>to generate</w:t>
      </w:r>
      <w:r w:rsidR="00F8170B">
        <w:t xml:space="preserve"> more clusters than the number of distinct populations in the unlabeled cells</w:t>
      </w:r>
      <w:r w:rsidR="002D306C">
        <w:t xml:space="preserve">, it breaks down the unlabeled cells in a way that is relatively easy to separate from the target populations. </w:t>
      </w:r>
      <w:r w:rsidR="00F8170B">
        <w:t xml:space="preserve"> </w:t>
      </w:r>
      <w:r w:rsidR="00EC00DD">
        <w:t xml:space="preserve">In the first example above, the </w:t>
      </w:r>
      <w:r w:rsidR="002D306C">
        <w:t xml:space="preserve">target populations </w:t>
      </w:r>
      <w:r w:rsidR="00EC00DD">
        <w:t xml:space="preserve">were three T cell subtypes, </w:t>
      </w:r>
      <w:r w:rsidR="00871105">
        <w:t xml:space="preserve">whereas all other cell types and outliers were unlabeled. After pre-clustering the unlabeled cells, </w:t>
      </w:r>
      <w:r w:rsidR="001155CF">
        <w:t>C2G</w:t>
      </w:r>
      <w:r w:rsidR="00871105">
        <w:t xml:space="preserve"> was able to generate a gating hierarchy that accurately captured the target populations</w:t>
      </w:r>
      <w:r w:rsidR="00B337BB">
        <w:t xml:space="preserve"> (F</w:t>
      </w:r>
      <w:r w:rsidR="00792D41">
        <w:t>igure 3)</w:t>
      </w:r>
      <w:r w:rsidR="00871105">
        <w:t xml:space="preserve">. </w:t>
      </w:r>
    </w:p>
    <w:p w14:paraId="3CC0D9AE" w14:textId="20F42D8F" w:rsidR="00F8170B" w:rsidRDefault="00FB6C06" w:rsidP="00F8170B">
      <w:r>
        <w:t xml:space="preserve">We further evaluated </w:t>
      </w:r>
      <w:r w:rsidR="001155CF">
        <w:t>C2G</w:t>
      </w:r>
      <w:r>
        <w:t xml:space="preserve"> with respect to the number of target populations by comparing three setting. We clustered the </w:t>
      </w:r>
      <w:r w:rsidR="00985AEB">
        <w:t xml:space="preserve">T cell CyTOF </w:t>
      </w:r>
      <w:r>
        <w:t xml:space="preserve">data using K-means with K equal to 10, and defined the target populations to be all, or three, or only one of the K-means defined populations.  Then, we applied </w:t>
      </w:r>
      <w:r w:rsidR="00B337BB">
        <w:t>C2G</w:t>
      </w:r>
      <w:r>
        <w:t xml:space="preserve"> to generate a gating hierarchy for the target populations. Within each setting, we computed an F-score for each target population. As shown in Figure 6, </w:t>
      </w:r>
      <w:r w:rsidR="00B337BB">
        <w:t>C2G</w:t>
      </w:r>
      <w:r>
        <w:t xml:space="preserve"> consistently achieved</w:t>
      </w:r>
      <w:r w:rsidR="00B76333" w:rsidRPr="00B76333">
        <w:t xml:space="preserve"> </w:t>
      </w:r>
      <w:r w:rsidR="00B76333">
        <w:t xml:space="preserve">high F-score </w:t>
      </w:r>
      <w:r w:rsidR="00B337BB">
        <w:t>in</w:t>
      </w:r>
      <w:r w:rsidR="00B76333">
        <w:t xml:space="preserve"> all three settings, showing th</w:t>
      </w:r>
      <w:r w:rsidR="00C951BE">
        <w:t xml:space="preserve">e robustness with respect to the input cell labels. </w:t>
      </w:r>
    </w:p>
    <w:p w14:paraId="6B949594" w14:textId="4A8A85A0" w:rsidR="00CD32AA" w:rsidRDefault="004C02E2" w:rsidP="00CC1003">
      <w:pPr>
        <w:pStyle w:val="Heading3"/>
      </w:pPr>
      <w:r>
        <w:lastRenderedPageBreak/>
        <w:t>O</w:t>
      </w:r>
      <w:r w:rsidR="00CD32AA">
        <w:t>ver-</w:t>
      </w:r>
      <w:r>
        <w:t>Clustered</w:t>
      </w:r>
      <w:r w:rsidR="00CD32AA">
        <w:t xml:space="preserve"> </w:t>
      </w:r>
      <w:r>
        <w:t>P</w:t>
      </w:r>
      <w:r w:rsidR="00CD32AA">
        <w:t>op</w:t>
      </w:r>
      <w:r w:rsidR="00C951BE">
        <w:t>ulations</w:t>
      </w:r>
    </w:p>
    <w:p w14:paraId="094CDE62" w14:textId="59EE5E8F" w:rsidR="00D9151E" w:rsidRDefault="00CD32AA" w:rsidP="00CD32AA">
      <w:r>
        <w:t xml:space="preserve">In most applications, the </w:t>
      </w:r>
      <w:r w:rsidR="0008472E">
        <w:t>exact</w:t>
      </w:r>
      <w:r>
        <w:t xml:space="preserve"> number of </w:t>
      </w:r>
      <w:r w:rsidR="0008472E">
        <w:t xml:space="preserve">distinct cell </w:t>
      </w:r>
      <w:r>
        <w:t xml:space="preserve">populations in </w:t>
      </w:r>
      <w:r w:rsidR="0008472E">
        <w:t xml:space="preserve">the </w:t>
      </w:r>
      <w:r>
        <w:t>data</w:t>
      </w:r>
      <w:r w:rsidR="00244E62">
        <w:t xml:space="preserve"> is </w:t>
      </w:r>
      <w:r w:rsidR="0008472E">
        <w:t>un</w:t>
      </w:r>
      <w:r w:rsidR="00244E62">
        <w:t>known</w:t>
      </w:r>
      <w:r w:rsidR="0008472E">
        <w:t xml:space="preserve">. One popular strategy is to </w:t>
      </w:r>
      <w:r>
        <w:t xml:space="preserve">over-cluster the data to </w:t>
      </w:r>
      <w:r w:rsidR="0008472E">
        <w:t>ensure</w:t>
      </w:r>
      <w:r>
        <w:t xml:space="preserve"> all</w:t>
      </w:r>
      <w:r w:rsidR="0008472E">
        <w:t xml:space="preserve"> distinct </w:t>
      </w:r>
      <w:r>
        <w:t>populations are separated</w:t>
      </w:r>
      <w:r w:rsidR="0008472E">
        <w:t xml:space="preserve"> </w:t>
      </w:r>
      <w:r w:rsidR="00244E62">
        <w:fldChar w:fldCharType="begin">
          <w:fldData xml:space="preserve">PEVuZE5vdGU+PENpdGU+PEF1dGhvcj5BZ2hhZWVwb3VyPC9BdXRob3I+PFllYXI+MjAxMTwvWWVh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</w:fldData>
        </w:fldChar>
      </w:r>
      <w:r w:rsidR="00993E3B">
        <w:instrText xml:space="preserve"> ADDIN EN.CITE </w:instrText>
      </w:r>
      <w:r w:rsidR="00993E3B">
        <w:fldChar w:fldCharType="begin">
          <w:fldData xml:space="preserve">PEVuZE5vdGU+PENpdGU+PEF1dGhvcj5BZ2hhZWVwb3VyPC9BdXRob3I+PFllYXI+MjAxMTwvWWVh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</w:fldData>
        </w:fldChar>
      </w:r>
      <w:r w:rsidR="00993E3B">
        <w:instrText xml:space="preserve"> ADDIN EN.CITE.DATA </w:instrText>
      </w:r>
      <w:r w:rsidR="00993E3B">
        <w:fldChar w:fldCharType="end"/>
      </w:r>
      <w:r w:rsidR="00244E62">
        <w:fldChar w:fldCharType="separate"/>
      </w:r>
      <w:r w:rsidR="00993E3B">
        <w:rPr>
          <w:noProof/>
        </w:rPr>
        <w:t>[4, 13, 16]</w:t>
      </w:r>
      <w:r w:rsidR="00244E62">
        <w:fldChar w:fldCharType="end"/>
      </w:r>
      <w:r w:rsidR="0008472E">
        <w:t xml:space="preserve">, and </w:t>
      </w:r>
      <w:r w:rsidR="00C21784">
        <w:t>merge the clusters later</w:t>
      </w:r>
      <w:r>
        <w:t xml:space="preserve">. </w:t>
      </w:r>
      <w:r w:rsidR="0008472E">
        <w:t xml:space="preserve">Therefore, we tested </w:t>
      </w:r>
      <w:r w:rsidR="00632C82">
        <w:t>C2G</w:t>
      </w:r>
      <w:r w:rsidR="0008472E">
        <w:t xml:space="preserve"> against input labels that represent over-clustered populations. </w:t>
      </w:r>
      <w:r w:rsidR="00985AEB">
        <w:t xml:space="preserve"> We performed K-means to cluster the data and varied K from 3 to 150, and assumed that all K-means clusters are target populations. For each k, we applied </w:t>
      </w:r>
      <w:r w:rsidR="00632C82">
        <w:t>C2G</w:t>
      </w:r>
      <w:r w:rsidR="00985AEB">
        <w:t xml:space="preserve"> to generate a gating hierarchy and computed the average F-score and NMI. As shown in Figure 7, the average F-score was consistently above 0.8 up to K=15, and remained above 0.7 even when the number of clusters </w:t>
      </w:r>
      <w:r w:rsidR="00CE48BF">
        <w:t xml:space="preserve">was increased to </w:t>
      </w:r>
      <w:r w:rsidR="00985AEB">
        <w:t xml:space="preserve">150. </w:t>
      </w:r>
      <w:r w:rsidR="00CE48BF">
        <w:t>T</w:t>
      </w:r>
      <w:r w:rsidR="00F3624F">
        <w:t xml:space="preserve">he decrease of F-score for increasing K was mainly because </w:t>
      </w:r>
      <w:r w:rsidR="00632C82">
        <w:t>C2G</w:t>
      </w:r>
      <w:r w:rsidR="00F3624F">
        <w:t xml:space="preserve"> </w:t>
      </w:r>
      <w:r w:rsidR="005E134D">
        <w:t xml:space="preserve">stopped before </w:t>
      </w:r>
      <w:r w:rsidR="00DB5EF8">
        <w:t xml:space="preserve">attempting to </w:t>
      </w:r>
      <w:r w:rsidR="005E134D">
        <w:t>separat</w:t>
      </w:r>
      <w:r w:rsidR="00DB5EF8">
        <w:t>e</w:t>
      </w:r>
      <w:r w:rsidR="005E134D">
        <w:t xml:space="preserve"> </w:t>
      </w:r>
      <w:r w:rsidR="00CE48BF">
        <w:t xml:space="preserve">certain </w:t>
      </w:r>
      <w:r w:rsidR="005E134D">
        <w:t>target populations</w:t>
      </w:r>
      <w:r w:rsidR="00CE48BF">
        <w:t xml:space="preserve"> that cannot be separated in 2D plots</w:t>
      </w:r>
      <w:r w:rsidR="00DB5EF8">
        <w:t>,</w:t>
      </w:r>
      <w:r w:rsidR="005E134D">
        <w:t xml:space="preserve"> which suggested that some of the over-clustered populations </w:t>
      </w:r>
      <w:r w:rsidR="00F409A1">
        <w:t>should</w:t>
      </w:r>
      <w:r w:rsidR="005E134D">
        <w:t xml:space="preserve"> be merged</w:t>
      </w:r>
      <w:r w:rsidR="00DB5EF8">
        <w:t>, similar to the example above on target populations defined by PhenoGraph</w:t>
      </w:r>
      <w:r w:rsidR="005E134D">
        <w:t xml:space="preserve">. </w:t>
      </w:r>
      <w:r w:rsidR="00F3624F">
        <w:t xml:space="preserve">This analysis shows that </w:t>
      </w:r>
      <w:r w:rsidR="00632C82">
        <w:t>C2G</w:t>
      </w:r>
      <w:r w:rsidR="00F3624F">
        <w:t xml:space="preserve"> is able to handle over-clustered target populations. </w:t>
      </w:r>
    </w:p>
    <w:p w14:paraId="64D1A046" w14:textId="5D3D39B6" w:rsidR="00FE518F" w:rsidRDefault="00FE518F" w:rsidP="00FE518F">
      <w:pPr>
        <w:pStyle w:val="Heading3"/>
      </w:pPr>
      <w:r>
        <w:t>Overlapping populations</w:t>
      </w:r>
    </w:p>
    <w:p w14:paraId="6D956642" w14:textId="546DF1D0" w:rsidR="00C26041" w:rsidRDefault="00FE518F" w:rsidP="00CD32AA">
      <w:r>
        <w:t>P</w:t>
      </w:r>
      <w:r w:rsidR="00C951BE">
        <w:t xml:space="preserve">opulations </w:t>
      </w:r>
      <w:r>
        <w:t>defined</w:t>
      </w:r>
      <w:r w:rsidR="00C951BE">
        <w:t xml:space="preserve"> by </w:t>
      </w:r>
      <w:r>
        <w:t>high-dimensional clustering or visualization</w:t>
      </w:r>
      <w:r w:rsidR="00CB23B8">
        <w:t>-based</w:t>
      </w:r>
      <w:r>
        <w:t xml:space="preserve"> methods may not always be separable in a gating hierarchy </w:t>
      </w:r>
      <w:r w:rsidR="001F55F6">
        <w:t xml:space="preserve">of </w:t>
      </w:r>
      <w:r>
        <w:t xml:space="preserve">two-dimensional plots. </w:t>
      </w:r>
      <w:r w:rsidR="00985665">
        <w:t xml:space="preserve">For target populations that substantially overlap with each other due to over-clustering, </w:t>
      </w:r>
      <w:r w:rsidR="00A33BBD">
        <w:t>C2G</w:t>
      </w:r>
      <w:r w:rsidR="00985665">
        <w:t xml:space="preserve"> is not able to separate them. For target populations that slightly overlap due to </w:t>
      </w:r>
      <w:r w:rsidR="00D32800">
        <w:t>measurement</w:t>
      </w:r>
      <w:r w:rsidR="00985665">
        <w:t xml:space="preserve"> noise, </w:t>
      </w:r>
      <w:r w:rsidR="008674C3">
        <w:t>we would l</w:t>
      </w:r>
      <w:r w:rsidR="00020EB0">
        <w:t xml:space="preserve">ike to be able to separate them, and implemented the following in </w:t>
      </w:r>
      <w:r w:rsidR="008674C3">
        <w:t xml:space="preserve">our workflow. Before generating gates based on a marker pair, we first compute the local density of each cell of each population. </w:t>
      </w:r>
      <w:r w:rsidR="00D32800">
        <w:t xml:space="preserve">When computing the overlap between </w:t>
      </w:r>
      <w:r w:rsidR="008674C3">
        <w:t>populations</w:t>
      </w:r>
      <w:r w:rsidR="00D32800">
        <w:t xml:space="preserve">, </w:t>
      </w:r>
      <w:r w:rsidR="00B00020">
        <w:t xml:space="preserve">we ignore </w:t>
      </w:r>
      <w:r w:rsidR="00D32800">
        <w:t xml:space="preserve">a small percentage of low density cells. </w:t>
      </w:r>
      <w:r w:rsidR="00B00020">
        <w:t>Our default is 5%, and this</w:t>
      </w:r>
      <w:r w:rsidR="008674C3">
        <w:t xml:space="preserve"> percentage can be tuned by users based on the data quality and tolerable amount of overlap. When </w:t>
      </w:r>
      <w:r w:rsidR="00020EB0">
        <w:t>drawing</w:t>
      </w:r>
      <w:r w:rsidR="001F55F6">
        <w:t xml:space="preserve"> a</w:t>
      </w:r>
      <w:r w:rsidR="008674C3">
        <w:t xml:space="preserve"> gate</w:t>
      </w:r>
      <w:r w:rsidR="00020EB0">
        <w:t xml:space="preserve"> by the </w:t>
      </w:r>
      <w:r w:rsidR="001F55F6">
        <w:t xml:space="preserve">union of </w:t>
      </w:r>
      <w:r w:rsidR="00020EB0">
        <w:t>convex hull</w:t>
      </w:r>
      <w:r w:rsidR="001F55F6">
        <w:t>s</w:t>
      </w:r>
      <w:r w:rsidR="00020EB0">
        <w:t xml:space="preserve"> of </w:t>
      </w:r>
      <w:r w:rsidR="001F55F6">
        <w:t>populations in a cluster derived by MCL</w:t>
      </w:r>
      <w:r w:rsidR="00020EB0">
        <w:t xml:space="preserve">, we generate several convex hulls by ignoring 0%, 1%, …, up to 20% of low density cells, and select the convex hull with the highest F-score as the best gate to move forward. </w:t>
      </w:r>
      <w:r w:rsidR="00E4762B">
        <w:t>To evaluate th</w:t>
      </w:r>
      <w:r w:rsidR="00020EB0">
        <w:t>i</w:t>
      </w:r>
      <w:r w:rsidR="00E4762B">
        <w:t xml:space="preserve">s approach, we artificially </w:t>
      </w:r>
      <w:r w:rsidR="00153790">
        <w:t>added</w:t>
      </w:r>
      <w:r w:rsidR="00E4762B">
        <w:t xml:space="preserve"> outliers </w:t>
      </w:r>
      <w:r w:rsidR="00F21648">
        <w:t>into the manually gated populations</w:t>
      </w:r>
      <w:r w:rsidR="00153790">
        <w:t xml:space="preserve"> above, </w:t>
      </w:r>
      <w:r w:rsidR="001F55F6">
        <w:t xml:space="preserve">which induced overlaps among the target populations and unlabeled populations. </w:t>
      </w:r>
      <w:r w:rsidR="00A94D47">
        <w:t>T</w:t>
      </w:r>
      <w:r w:rsidR="00153790">
        <w:t xml:space="preserve">he </w:t>
      </w:r>
      <w:r w:rsidR="00A94D47">
        <w:t xml:space="preserve">number of </w:t>
      </w:r>
      <w:r w:rsidR="00153790">
        <w:t>outlier</w:t>
      </w:r>
      <w:r w:rsidR="00A94D47">
        <w:t xml:space="preserve"> cell</w:t>
      </w:r>
      <w:r w:rsidR="00153790">
        <w:t xml:space="preserve">s </w:t>
      </w:r>
      <w:r w:rsidR="00A94D47">
        <w:t xml:space="preserve">added to each population </w:t>
      </w:r>
      <w:r w:rsidR="00153790">
        <w:t xml:space="preserve">was equivalent to </w:t>
      </w:r>
      <w:r w:rsidR="001F55F6">
        <w:t xml:space="preserve">a </w:t>
      </w:r>
      <w:r w:rsidR="002C579A">
        <w:t>fixed</w:t>
      </w:r>
      <w:r w:rsidR="00481DA7">
        <w:t xml:space="preserve"> percentage of</w:t>
      </w:r>
      <w:r w:rsidR="001F55F6">
        <w:t xml:space="preserve"> </w:t>
      </w:r>
      <w:r w:rsidR="00A94D47">
        <w:t>its size</w:t>
      </w:r>
      <w:r w:rsidR="00153790">
        <w:t xml:space="preserve">. Applying </w:t>
      </w:r>
      <w:r w:rsidR="00A33BBD">
        <w:t>C2G</w:t>
      </w:r>
      <w:r w:rsidR="00153790">
        <w:t xml:space="preserve"> to the data with </w:t>
      </w:r>
      <w:r w:rsidR="00A94D47">
        <w:t xml:space="preserve">various </w:t>
      </w:r>
      <w:r w:rsidR="00C26041">
        <w:t>percentages</w:t>
      </w:r>
      <w:r w:rsidR="00A94D47">
        <w:t xml:space="preserve"> of </w:t>
      </w:r>
      <w:r w:rsidR="00C26041">
        <w:t xml:space="preserve">added </w:t>
      </w:r>
      <w:r w:rsidR="00153790">
        <w:t>outliers</w:t>
      </w:r>
      <w:r w:rsidR="00A94D47">
        <w:t xml:space="preserve"> </w:t>
      </w:r>
      <w:r w:rsidR="00C26041">
        <w:t>up to 32%</w:t>
      </w:r>
      <w:r w:rsidR="00153790">
        <w:t xml:space="preserve">, </w:t>
      </w:r>
      <w:r w:rsidR="00C26041">
        <w:t>the resulting gates always accurately captured the target populations with average F-score above 0.8</w:t>
      </w:r>
      <w:r w:rsidR="00415140">
        <w:t xml:space="preserve"> and NMI above 0.7</w:t>
      </w:r>
      <w:r w:rsidR="00C26041">
        <w:t xml:space="preserve"> (Figure 8). Although the added outliers caused redundant gates that only excluded a small number of cells, the resulting gating hierarchies demonstrated a robust hierarchical structure (Figure S5a-f). </w:t>
      </w:r>
    </w:p>
    <w:p w14:paraId="06627B6A" w14:textId="2D76124B" w:rsidR="00EC2171" w:rsidRDefault="009B1945" w:rsidP="009B1945">
      <w:pPr>
        <w:pStyle w:val="Heading1"/>
      </w:pPr>
      <w:r>
        <w:t>Discussion</w:t>
      </w:r>
    </w:p>
    <w:p w14:paraId="25A8994B" w14:textId="49F44A1D" w:rsidR="00395772" w:rsidRDefault="00395772" w:rsidP="00395772">
      <w:r>
        <w:t>In this work, we provide a new method that can generat</w:t>
      </w:r>
      <w:r w:rsidR="008B21E2">
        <w:t>e</w:t>
      </w:r>
      <w:r>
        <w:t xml:space="preserve"> </w:t>
      </w:r>
      <w:r w:rsidR="008B21E2">
        <w:t>a gating hierarchy of nested two-</w:t>
      </w:r>
      <w:r>
        <w:t xml:space="preserve">dimensional gates from populations defined by either manual </w:t>
      </w:r>
      <w:r w:rsidR="008B21E2">
        <w:t>analysis</w:t>
      </w:r>
      <w:r w:rsidR="002C579A">
        <w:t>,</w:t>
      </w:r>
      <w:r>
        <w:t xml:space="preserve"> automated clustering, or </w:t>
      </w:r>
      <w:r w:rsidR="008B21E2">
        <w:t xml:space="preserve">visualization-based methods. </w:t>
      </w:r>
      <w:r>
        <w:t>It fill</w:t>
      </w:r>
      <w:r w:rsidR="008B21E2">
        <w:t xml:space="preserve">s the gap between high-dimensional </w:t>
      </w:r>
      <w:r>
        <w:t xml:space="preserve">analysis </w:t>
      </w:r>
      <w:r w:rsidR="008B21E2">
        <w:t>algorithms for flow</w:t>
      </w:r>
      <w:r w:rsidR="00CB23B8">
        <w:t xml:space="preserve"> and </w:t>
      </w:r>
      <w:r w:rsidR="00A33BBD">
        <w:t>mass</w:t>
      </w:r>
      <w:r w:rsidR="008B21E2">
        <w:t xml:space="preserve"> cytometry </w:t>
      </w:r>
      <w:r>
        <w:t xml:space="preserve">and </w:t>
      </w:r>
      <w:r w:rsidR="008B21E2">
        <w:t xml:space="preserve">the conventional gating visualization that biologists are more accustomed to, and can </w:t>
      </w:r>
      <w:r>
        <w:t xml:space="preserve">help to promote </w:t>
      </w:r>
      <w:r w:rsidR="008B21E2">
        <w:t>the adoption of high-dimensional analysis algorithms.</w:t>
      </w:r>
      <w:r>
        <w:t xml:space="preserve"> </w:t>
      </w:r>
      <w:r w:rsidR="008B21E2">
        <w:t xml:space="preserve">In addition, </w:t>
      </w:r>
      <w:r w:rsidR="00AA125B">
        <w:t xml:space="preserve">the hierarchical represent can </w:t>
      </w:r>
      <w:r>
        <w:t>also benefit algorithm developer</w:t>
      </w:r>
      <w:r w:rsidR="008B21E2">
        <w:t>s,</w:t>
      </w:r>
      <w:r>
        <w:t xml:space="preserve"> </w:t>
      </w:r>
      <w:r w:rsidR="00AA125B">
        <w:t>assisting</w:t>
      </w:r>
      <w:r w:rsidR="001E1C72">
        <w:t xml:space="preserve"> them to </w:t>
      </w:r>
      <w:r w:rsidR="00AA125B">
        <w:t>visualiz</w:t>
      </w:r>
      <w:r w:rsidR="001E1C72">
        <w:t xml:space="preserve">e their clustering results for debugging and parameter tuning. </w:t>
      </w:r>
    </w:p>
    <w:p w14:paraId="58AAE3C2" w14:textId="5E0F3E59" w:rsidR="00846DB5" w:rsidRDefault="00891E0D" w:rsidP="00891E0D">
      <w:r>
        <w:t xml:space="preserve">Another potential application of </w:t>
      </w:r>
      <w:r w:rsidR="00A33BBD">
        <w:t>C2G</w:t>
      </w:r>
      <w:r>
        <w:t xml:space="preserve"> is to identify gating hierarchy for completely </w:t>
      </w:r>
      <w:r w:rsidR="00F96363">
        <w:t>unlabeled</w:t>
      </w:r>
      <w:r>
        <w:t xml:space="preserve"> data. Upon using any general clustering methods (for example k-means or its </w:t>
      </w:r>
      <w:r w:rsidR="00F96363">
        <w:t>variants</w:t>
      </w:r>
      <w:r>
        <w:t xml:space="preserve">), we can </w:t>
      </w:r>
      <w:r w:rsidR="00F96363">
        <w:t>apply our</w:t>
      </w:r>
      <w:r w:rsidR="002F2D74">
        <w:t xml:space="preserve"> method</w:t>
      </w:r>
      <w:r>
        <w:t xml:space="preserve"> to obtain</w:t>
      </w:r>
      <w:r w:rsidR="002F2D74">
        <w:t xml:space="preserve"> a</w:t>
      </w:r>
      <w:r>
        <w:t xml:space="preserve"> gating hierarchy</w:t>
      </w:r>
      <w:r w:rsidR="00F96363">
        <w:t xml:space="preserve"> to explain the relationship among the clusters. Such a hierarchical explanation is typically not available in high-dimensional clustering algorithms, except for </w:t>
      </w:r>
      <w:r w:rsidR="00F96363" w:rsidRPr="00F96363">
        <w:t>RchyOptimyx</w:t>
      </w:r>
      <w:r w:rsidR="007F7FEC">
        <w:t xml:space="preserve"> </w:t>
      </w:r>
      <w:r w:rsidR="00AD3104">
        <w:fldChar w:fldCharType="begin"/>
      </w:r>
      <w:r w:rsidR="00993E3B">
        <w:instrText xml:space="preserve"> ADDIN EN.CITE &lt;EndNote&gt;&lt;Cite&gt;&lt;Author&gt;Aghaeepour&lt;/Author&gt;&lt;Year&gt;2012&lt;/Year&gt;&lt;RecNum&gt;227&lt;/RecNum&gt;&lt;DisplayText&gt;[7]&lt;/DisplayText&gt;&lt;record&gt;&lt;rec-number&gt;227&lt;/rec-number&gt;&lt;foreign-keys&gt;&lt;key app="EN" db-id="59rpdv5f6zx2a4e52faptvxjxazftsaws5rv" timestamp="1469021842"&gt;227&lt;/key&gt;&lt;/foreign-keys&gt;&lt;ref-type name="Journal Article"&gt;17&lt;/ref-type&gt;&lt;contributors&gt;&lt;authors&gt;&lt;author&gt;Aghaeepour, Nima&lt;/author&gt;&lt;author&gt;Jalali, Adrin&lt;/author&gt;&lt;author&gt;O&amp;apos;Neill, Kieran&lt;/author&gt;&lt;author&gt;Chattopadhyay, Pratip K&lt;/author&gt;&lt;author&gt;Roederer, Mario&lt;/author&gt;&lt;author&gt;Hoos, Holger H&lt;/author&gt;&lt;author&gt;Brinkman, Ryan R&lt;/author&gt;&lt;/authors&gt;&lt;/contributors&gt;&lt;titles&gt;&lt;title&gt;RchyOptimyx: cellular hierarchy optimization for flow cytometry&lt;/title&gt;&lt;secondary-title&gt;Cytometry Part A&lt;/secondary-title&gt;&lt;short-title&gt;7&lt;/short-title&gt;&lt;/titles&gt;&lt;periodical&gt;&lt;full-title&gt;Cytometry Part A&lt;/full-title&gt;&lt;/periodical&gt;&lt;pages&gt;1022-1030&lt;/pages&gt;&lt;volume&gt;81&lt;/volume&gt;&lt;number&gt;12&lt;/number&gt;&lt;dates&gt;&lt;year&gt;2012&lt;/year&gt;&lt;/dates&gt;&lt;isbn&gt;1552-4930&lt;/isbn&gt;&lt;urls&gt;&lt;/urls&gt;&lt;/record&gt;&lt;/Cite&gt;&lt;/EndNote&gt;</w:instrText>
      </w:r>
      <w:r w:rsidR="00AD3104">
        <w:fldChar w:fldCharType="separate"/>
      </w:r>
      <w:r w:rsidR="00AD3104">
        <w:rPr>
          <w:noProof/>
        </w:rPr>
        <w:t>[7]</w:t>
      </w:r>
      <w:r w:rsidR="00AD3104">
        <w:fldChar w:fldCharType="end"/>
      </w:r>
      <w:r w:rsidR="00F96363">
        <w:t xml:space="preserve">. </w:t>
      </w:r>
      <w:r>
        <w:lastRenderedPageBreak/>
        <w:t>Advantage of this application is that it is flexible and easy to interpret</w:t>
      </w:r>
      <w:r w:rsidR="00846DB5">
        <w:t xml:space="preserve">, because the gating hierarchy reveals which markers are important in separating which subsets of populations. </w:t>
      </w:r>
    </w:p>
    <w:p w14:paraId="4C129EAB" w14:textId="5CCBCCE1" w:rsidR="00E445CD" w:rsidRDefault="007C5A1E" w:rsidP="00722536">
      <w:r>
        <w:t xml:space="preserve">Since the </w:t>
      </w:r>
      <w:r w:rsidR="008E698B">
        <w:t xml:space="preserve">total </w:t>
      </w:r>
      <w:r>
        <w:t xml:space="preserve">number of possible gating hierarchies is </w:t>
      </w:r>
      <w:r w:rsidR="008E698B">
        <w:t xml:space="preserve">extremely large </w:t>
      </w:r>
      <w:r>
        <w:t xml:space="preserve">with respect to </w:t>
      </w:r>
      <w:r w:rsidR="008E698B">
        <w:t>number of markers, number of target populations, and maximum depth of the hierarchy, it is computationally</w:t>
      </w:r>
      <w:r w:rsidR="008E698B" w:rsidRPr="008E698B">
        <w:t xml:space="preserve"> </w:t>
      </w:r>
      <w:r w:rsidR="008E698B">
        <w:t xml:space="preserve">infeasible to identify the optimal gating hierarchy by </w:t>
      </w:r>
      <w:r w:rsidR="008E698B" w:rsidRPr="0060410B">
        <w:t>exhaustive</w:t>
      </w:r>
      <w:r w:rsidR="008E698B">
        <w:t xml:space="preserve">ly enumerating all possible gating hierarchies. Our method uses a greedy approach to iteratively select marker pairs based on which gates are generated. Such a greedy approach may not lead to the optimal gating hierarchy with the highest accuracy, because the optimal gating hierarchy may not start off with the optimal marker pair for the first gate. </w:t>
      </w:r>
      <w:r w:rsidR="00E445CD">
        <w:t xml:space="preserve">However, we have demonstrated with multiple examples that </w:t>
      </w:r>
      <w:r w:rsidR="00A33BBD">
        <w:rPr>
          <w:rFonts w:hint="eastAsia"/>
        </w:rPr>
        <w:t>C2</w:t>
      </w:r>
      <w:r w:rsidR="00A33BBD">
        <w:t>G</w:t>
      </w:r>
      <w:r w:rsidR="00E445CD">
        <w:t xml:space="preserve"> is able to generate gating hierarchies that capture target populations defined by multiple clustering approaches. </w:t>
      </w:r>
    </w:p>
    <w:p w14:paraId="121338D4" w14:textId="117FC781" w:rsidR="00E445CD" w:rsidRDefault="00E445CD" w:rsidP="00722536">
      <w:r>
        <w:t xml:space="preserve">Performance of our method of course depends on the quality of the input, in terms of the separation among target populations and unlabeled cells. For cases where the target and unlabeled populations do not overlap or moderately overlap, </w:t>
      </w:r>
      <w:r w:rsidR="006368A9">
        <w:t>C2G</w:t>
      </w:r>
      <w:r>
        <w:t xml:space="preserve"> is able to successfully generate gating hierarchies to gate for the target populations. As to cases where the target and unlabeled populations substantially overlap, our method will fail to derive a gating hierarchy to separate them. However, this provides an indication of the quality of the clustering </w:t>
      </w:r>
      <w:r w:rsidR="008D555F">
        <w:t>analysis</w:t>
      </w:r>
      <w:r>
        <w:t xml:space="preserve"> that generated the target po</w:t>
      </w:r>
      <w:r w:rsidR="008D555F">
        <w:t xml:space="preserve">pulations, which can serve as diagnosis and quality control for the clustering analysis. </w:t>
      </w:r>
    </w:p>
    <w:p w14:paraId="0A8764D0" w14:textId="31E30DF9" w:rsidR="00244E62" w:rsidRDefault="00244E62" w:rsidP="00244E62">
      <w:pPr>
        <w:pStyle w:val="Heading1"/>
      </w:pPr>
      <w:r>
        <w:t>Acknowledgements</w:t>
      </w:r>
    </w:p>
    <w:p w14:paraId="6E9BD056" w14:textId="38F3E67E" w:rsidR="0021564B" w:rsidRPr="0021564B" w:rsidRDefault="00840A19" w:rsidP="00840A19">
      <w:r>
        <w:t>This work was supported by funding from the National Institutes of Health (R01CA163481) and the National Science Foundation (CCF1552784).</w:t>
      </w:r>
    </w:p>
    <w:p w14:paraId="7A3BA63D" w14:textId="2206244F" w:rsidR="007F5570" w:rsidRDefault="007F5570" w:rsidP="007F5570">
      <w:pPr>
        <w:pStyle w:val="Heading1"/>
      </w:pPr>
      <w:r>
        <w:rPr>
          <w:rFonts w:hint="eastAsia"/>
        </w:rPr>
        <w:t>Re</w:t>
      </w:r>
      <w:r>
        <w:t>ference</w:t>
      </w:r>
    </w:p>
    <w:p w14:paraId="41B05C98" w14:textId="77777777" w:rsidR="00993E3B" w:rsidRPr="00993E3B" w:rsidRDefault="007F5570" w:rsidP="00993E3B">
      <w:pPr>
        <w:pStyle w:val="EndNoteBibliography"/>
        <w:spacing w:after="0"/>
        <w:ind w:left="720" w:hanging="720"/>
      </w:pPr>
      <w:r>
        <w:rPr>
          <w:rFonts w:cstheme="minorBidi"/>
        </w:rPr>
        <w:fldChar w:fldCharType="begin"/>
      </w:r>
      <w:r>
        <w:instrText xml:space="preserve"> ADDIN EN.REFLIST </w:instrText>
      </w:r>
      <w:r>
        <w:rPr>
          <w:rFonts w:cstheme="minorBidi"/>
        </w:rPr>
        <w:fldChar w:fldCharType="separate"/>
      </w:r>
      <w:r w:rsidR="00993E3B" w:rsidRPr="00993E3B">
        <w:t>1.</w:t>
      </w:r>
      <w:r w:rsidR="00993E3B" w:rsidRPr="00993E3B">
        <w:tab/>
        <w:t xml:space="preserve">Baumgarth, N. and M. Roederer, </w:t>
      </w:r>
      <w:r w:rsidR="00993E3B" w:rsidRPr="00993E3B">
        <w:rPr>
          <w:i/>
        </w:rPr>
        <w:t>A practical approach to multicolor flow cytometry for immunophenotyping.</w:t>
      </w:r>
      <w:r w:rsidR="00993E3B" w:rsidRPr="00993E3B">
        <w:t xml:space="preserve"> Journal of immunological methods, 2000. </w:t>
      </w:r>
      <w:r w:rsidR="00993E3B" w:rsidRPr="00993E3B">
        <w:rPr>
          <w:b/>
        </w:rPr>
        <w:t>243</w:t>
      </w:r>
      <w:r w:rsidR="00993E3B" w:rsidRPr="00993E3B">
        <w:t>(1): p. 77-97.</w:t>
      </w:r>
    </w:p>
    <w:p w14:paraId="26A09628" w14:textId="77777777" w:rsidR="00993E3B" w:rsidRPr="00993E3B" w:rsidRDefault="00993E3B" w:rsidP="00993E3B">
      <w:pPr>
        <w:pStyle w:val="EndNoteBibliography"/>
        <w:spacing w:after="0"/>
        <w:ind w:left="720" w:hanging="720"/>
      </w:pPr>
      <w:r w:rsidRPr="00993E3B">
        <w:t>2.</w:t>
      </w:r>
      <w:r w:rsidRPr="00993E3B">
        <w:tab/>
        <w:t xml:space="preserve">Bendall, S.C., et al., </w:t>
      </w:r>
      <w:r w:rsidRPr="00993E3B">
        <w:rPr>
          <w:i/>
        </w:rPr>
        <w:t>Single-cell mass cytometry of differential immune and drug responses across a human hematopoietic continuum.</w:t>
      </w:r>
      <w:r w:rsidRPr="00993E3B">
        <w:t xml:space="preserve"> Science, 2011. </w:t>
      </w:r>
      <w:r w:rsidRPr="00993E3B">
        <w:rPr>
          <w:b/>
        </w:rPr>
        <w:t>332</w:t>
      </w:r>
      <w:r w:rsidRPr="00993E3B">
        <w:t>(6030): p. 687-696.</w:t>
      </w:r>
    </w:p>
    <w:p w14:paraId="07BDC45F" w14:textId="77777777" w:rsidR="00993E3B" w:rsidRPr="00993E3B" w:rsidRDefault="00993E3B" w:rsidP="00993E3B">
      <w:pPr>
        <w:pStyle w:val="EndNoteBibliography"/>
        <w:spacing w:after="0"/>
        <w:ind w:left="720" w:hanging="720"/>
      </w:pPr>
      <w:r w:rsidRPr="00993E3B">
        <w:t>3.</w:t>
      </w:r>
      <w:r w:rsidRPr="00993E3B">
        <w:tab/>
        <w:t xml:space="preserve">Lugli, E., M. Roederer, and A. Cossarizza, </w:t>
      </w:r>
      <w:r w:rsidRPr="00993E3B">
        <w:rPr>
          <w:i/>
        </w:rPr>
        <w:t>Data analysis in flow cytometry: the future just started.</w:t>
      </w:r>
      <w:r w:rsidRPr="00993E3B">
        <w:t xml:space="preserve"> Cytometry Part A, 2010. </w:t>
      </w:r>
      <w:r w:rsidRPr="00993E3B">
        <w:rPr>
          <w:b/>
        </w:rPr>
        <w:t>77</w:t>
      </w:r>
      <w:r w:rsidRPr="00993E3B">
        <w:t>(7): p. 705-713.</w:t>
      </w:r>
    </w:p>
    <w:p w14:paraId="2EC12325" w14:textId="77777777" w:rsidR="00993E3B" w:rsidRPr="00993E3B" w:rsidRDefault="00993E3B" w:rsidP="00993E3B">
      <w:pPr>
        <w:pStyle w:val="EndNoteBibliography"/>
        <w:spacing w:after="0"/>
        <w:ind w:left="720" w:hanging="720"/>
      </w:pPr>
      <w:r w:rsidRPr="00993E3B">
        <w:t>4.</w:t>
      </w:r>
      <w:r w:rsidRPr="00993E3B">
        <w:tab/>
        <w:t xml:space="preserve">Qiu, P., et al., </w:t>
      </w:r>
      <w:r w:rsidRPr="00993E3B">
        <w:rPr>
          <w:i/>
        </w:rPr>
        <w:t>Extracting a cellular hierarchy from high-dimensional cytometry data with SPADE.</w:t>
      </w:r>
      <w:r w:rsidRPr="00993E3B">
        <w:t xml:space="preserve"> Nature biotechnology, 2011. </w:t>
      </w:r>
      <w:r w:rsidRPr="00993E3B">
        <w:rPr>
          <w:b/>
        </w:rPr>
        <w:t>29</w:t>
      </w:r>
      <w:r w:rsidRPr="00993E3B">
        <w:t>(10): p. 886-891.</w:t>
      </w:r>
    </w:p>
    <w:p w14:paraId="2D42867D" w14:textId="77777777" w:rsidR="00993E3B" w:rsidRPr="00993E3B" w:rsidRDefault="00993E3B" w:rsidP="00993E3B">
      <w:pPr>
        <w:pStyle w:val="EndNoteBibliography"/>
        <w:spacing w:after="0"/>
        <w:ind w:left="720" w:hanging="720"/>
      </w:pPr>
      <w:r w:rsidRPr="00993E3B">
        <w:t>5.</w:t>
      </w:r>
      <w:r w:rsidRPr="00993E3B">
        <w:tab/>
        <w:t xml:space="preserve">Amir, E.-a.D., et al., </w:t>
      </w:r>
      <w:r w:rsidRPr="00993E3B">
        <w:rPr>
          <w:i/>
        </w:rPr>
        <w:t>viSNE enables visualization of high dimensional single-cell data and reveals phenotypic heterogeneity of leukemia.</w:t>
      </w:r>
      <w:r w:rsidRPr="00993E3B">
        <w:t xml:space="preserve"> Nature biotechnology, 2013. </w:t>
      </w:r>
      <w:r w:rsidRPr="00993E3B">
        <w:rPr>
          <w:b/>
        </w:rPr>
        <w:t>31</w:t>
      </w:r>
      <w:r w:rsidRPr="00993E3B">
        <w:t>(6): p. 545-552.</w:t>
      </w:r>
    </w:p>
    <w:p w14:paraId="40E03916" w14:textId="77777777" w:rsidR="00993E3B" w:rsidRPr="00993E3B" w:rsidRDefault="00993E3B" w:rsidP="00993E3B">
      <w:pPr>
        <w:pStyle w:val="EndNoteBibliography"/>
        <w:spacing w:after="0"/>
        <w:ind w:left="720" w:hanging="720"/>
      </w:pPr>
      <w:r w:rsidRPr="00993E3B">
        <w:t>6.</w:t>
      </w:r>
      <w:r w:rsidRPr="00993E3B">
        <w:tab/>
        <w:t xml:space="preserve">Aghaeepour, N., et al., </w:t>
      </w:r>
      <w:r w:rsidRPr="00993E3B">
        <w:rPr>
          <w:i/>
        </w:rPr>
        <w:t>Critical assessment of automated flow cytometry data analysis techniques.</w:t>
      </w:r>
      <w:r w:rsidRPr="00993E3B">
        <w:t xml:space="preserve"> Nature methods, 2013. </w:t>
      </w:r>
      <w:r w:rsidRPr="00993E3B">
        <w:rPr>
          <w:b/>
        </w:rPr>
        <w:t>10</w:t>
      </w:r>
      <w:r w:rsidRPr="00993E3B">
        <w:t>(3): p. 228-238.</w:t>
      </w:r>
    </w:p>
    <w:p w14:paraId="25741D01" w14:textId="77777777" w:rsidR="00993E3B" w:rsidRPr="00993E3B" w:rsidRDefault="00993E3B" w:rsidP="00993E3B">
      <w:pPr>
        <w:pStyle w:val="EndNoteBibliography"/>
        <w:spacing w:after="0"/>
        <w:ind w:left="720" w:hanging="720"/>
      </w:pPr>
      <w:r w:rsidRPr="00993E3B">
        <w:t>7.</w:t>
      </w:r>
      <w:r w:rsidRPr="00993E3B">
        <w:tab/>
        <w:t xml:space="preserve">Aghaeepour, N., et al., </w:t>
      </w:r>
      <w:r w:rsidRPr="00993E3B">
        <w:rPr>
          <w:i/>
        </w:rPr>
        <w:t>RchyOptimyx: cellular hierarchy optimization for flow cytometry.</w:t>
      </w:r>
      <w:r w:rsidRPr="00993E3B">
        <w:t xml:space="preserve"> Cytometry Part A, 2012. </w:t>
      </w:r>
      <w:r w:rsidRPr="00993E3B">
        <w:rPr>
          <w:b/>
        </w:rPr>
        <w:t>81</w:t>
      </w:r>
      <w:r w:rsidRPr="00993E3B">
        <w:t>(12): p. 1022-1030.</w:t>
      </w:r>
    </w:p>
    <w:p w14:paraId="1DF4A902" w14:textId="77777777" w:rsidR="00993E3B" w:rsidRPr="00993E3B" w:rsidRDefault="00993E3B" w:rsidP="00993E3B">
      <w:pPr>
        <w:pStyle w:val="EndNoteBibliography"/>
        <w:spacing w:after="0"/>
        <w:ind w:left="720" w:hanging="720"/>
      </w:pPr>
      <w:r w:rsidRPr="00993E3B">
        <w:t>8.</w:t>
      </w:r>
      <w:r w:rsidRPr="00993E3B">
        <w:tab/>
        <w:t xml:space="preserve">Courtot, M., et al., </w:t>
      </w:r>
      <w:r w:rsidRPr="00993E3B">
        <w:rPr>
          <w:i/>
        </w:rPr>
        <w:t>flowCL: ontology-based cell population labelling in flow cytometry.</w:t>
      </w:r>
      <w:r w:rsidRPr="00993E3B">
        <w:t xml:space="preserve"> Bioinformatics, 2015. </w:t>
      </w:r>
      <w:r w:rsidRPr="00993E3B">
        <w:rPr>
          <w:b/>
        </w:rPr>
        <w:t>31</w:t>
      </w:r>
      <w:r w:rsidRPr="00993E3B">
        <w:t>(8): p. 1337-1339.</w:t>
      </w:r>
    </w:p>
    <w:p w14:paraId="21F71080" w14:textId="77777777" w:rsidR="00993E3B" w:rsidRPr="00993E3B" w:rsidRDefault="00993E3B" w:rsidP="00993E3B">
      <w:pPr>
        <w:pStyle w:val="EndNoteBibliography"/>
        <w:spacing w:after="0"/>
        <w:ind w:left="720" w:hanging="720"/>
      </w:pPr>
      <w:r w:rsidRPr="00993E3B">
        <w:t>9.</w:t>
      </w:r>
      <w:r w:rsidRPr="00993E3B">
        <w:tab/>
        <w:t xml:space="preserve">Krishnaswamy, S., et al., </w:t>
      </w:r>
      <w:r w:rsidRPr="00993E3B">
        <w:rPr>
          <w:i/>
        </w:rPr>
        <w:t>Conditional density-based analysis of T cell signaling in single-cell data.</w:t>
      </w:r>
      <w:r w:rsidRPr="00993E3B">
        <w:t xml:space="preserve"> Science, 2014. </w:t>
      </w:r>
      <w:r w:rsidRPr="00993E3B">
        <w:rPr>
          <w:b/>
        </w:rPr>
        <w:t>346</w:t>
      </w:r>
      <w:r w:rsidRPr="00993E3B">
        <w:t>(6213): p. 1250689.</w:t>
      </w:r>
    </w:p>
    <w:p w14:paraId="35A79696" w14:textId="77777777" w:rsidR="00993E3B" w:rsidRPr="00993E3B" w:rsidRDefault="00993E3B" w:rsidP="00993E3B">
      <w:pPr>
        <w:pStyle w:val="EndNoteBibliography"/>
        <w:spacing w:after="0"/>
        <w:ind w:left="720" w:hanging="720"/>
      </w:pPr>
      <w:r w:rsidRPr="00993E3B">
        <w:t>10.</w:t>
      </w:r>
      <w:r w:rsidRPr="00993E3B">
        <w:tab/>
        <w:t xml:space="preserve">Spidlen, J., et al., </w:t>
      </w:r>
      <w:r w:rsidRPr="00993E3B">
        <w:rPr>
          <w:i/>
        </w:rPr>
        <w:t>Data file standard for flow cytometry, version fcs 3.1.</w:t>
      </w:r>
      <w:r w:rsidRPr="00993E3B">
        <w:t xml:space="preserve"> Cytometry Part A, 2010. </w:t>
      </w:r>
      <w:r w:rsidRPr="00993E3B">
        <w:rPr>
          <w:b/>
        </w:rPr>
        <w:t>77</w:t>
      </w:r>
      <w:r w:rsidRPr="00993E3B">
        <w:t>(1): p. 97-100.</w:t>
      </w:r>
    </w:p>
    <w:p w14:paraId="372A4311" w14:textId="77777777" w:rsidR="00993E3B" w:rsidRPr="00993E3B" w:rsidRDefault="00993E3B" w:rsidP="00993E3B">
      <w:pPr>
        <w:pStyle w:val="EndNoteBibliography"/>
        <w:spacing w:after="0"/>
        <w:ind w:left="720" w:hanging="720"/>
      </w:pPr>
      <w:r w:rsidRPr="00993E3B">
        <w:t>11.</w:t>
      </w:r>
      <w:r w:rsidRPr="00993E3B">
        <w:tab/>
        <w:t xml:space="preserve">Van Dongen, S.M., </w:t>
      </w:r>
      <w:r w:rsidRPr="00993E3B">
        <w:rPr>
          <w:i/>
        </w:rPr>
        <w:t>Graph clustering by flow simulation.</w:t>
      </w:r>
      <w:r w:rsidRPr="00993E3B">
        <w:t xml:space="preserve"> 2001.</w:t>
      </w:r>
    </w:p>
    <w:p w14:paraId="364A3856" w14:textId="77777777" w:rsidR="00993E3B" w:rsidRPr="00993E3B" w:rsidRDefault="00993E3B" w:rsidP="00993E3B">
      <w:pPr>
        <w:pStyle w:val="EndNoteBibliography"/>
        <w:spacing w:after="0"/>
        <w:ind w:left="720" w:hanging="720"/>
      </w:pPr>
      <w:r w:rsidRPr="00993E3B">
        <w:lastRenderedPageBreak/>
        <w:t>12.</w:t>
      </w:r>
      <w:r w:rsidRPr="00993E3B">
        <w:tab/>
        <w:t xml:space="preserve">Ge, Y. and S.C. Sealfon, </w:t>
      </w:r>
      <w:r w:rsidRPr="00993E3B">
        <w:rPr>
          <w:i/>
        </w:rPr>
        <w:t>flowPeaks: a fast unsupervised clustering for flow cytometry data via K-means and density peak finding.</w:t>
      </w:r>
      <w:r w:rsidRPr="00993E3B">
        <w:t xml:space="preserve"> Bioinformatics, 2012. </w:t>
      </w:r>
      <w:r w:rsidRPr="00993E3B">
        <w:rPr>
          <w:b/>
        </w:rPr>
        <w:t>28</w:t>
      </w:r>
      <w:r w:rsidRPr="00993E3B">
        <w:t>(15): p. 2052-2058.</w:t>
      </w:r>
    </w:p>
    <w:p w14:paraId="4E677F6D" w14:textId="77777777" w:rsidR="00993E3B" w:rsidRPr="00993E3B" w:rsidRDefault="00993E3B" w:rsidP="00993E3B">
      <w:pPr>
        <w:pStyle w:val="EndNoteBibliography"/>
        <w:spacing w:after="0"/>
        <w:ind w:left="720" w:hanging="720"/>
      </w:pPr>
      <w:r w:rsidRPr="00993E3B">
        <w:t>13.</w:t>
      </w:r>
      <w:r w:rsidRPr="00993E3B">
        <w:tab/>
        <w:t xml:space="preserve">Aghaeepour, N., et al., </w:t>
      </w:r>
      <w:r w:rsidRPr="00993E3B">
        <w:rPr>
          <w:i/>
        </w:rPr>
        <w:t>Rapid cell population identification in flow cytometry data.</w:t>
      </w:r>
      <w:r w:rsidRPr="00993E3B">
        <w:t xml:space="preserve"> Cytometry Part A, 2011. </w:t>
      </w:r>
      <w:r w:rsidRPr="00993E3B">
        <w:rPr>
          <w:b/>
        </w:rPr>
        <w:t>79</w:t>
      </w:r>
      <w:r w:rsidRPr="00993E3B">
        <w:t>(1): p. 6-13.</w:t>
      </w:r>
    </w:p>
    <w:p w14:paraId="03022100" w14:textId="77777777" w:rsidR="00993E3B" w:rsidRPr="00993E3B" w:rsidRDefault="00993E3B" w:rsidP="00993E3B">
      <w:pPr>
        <w:pStyle w:val="EndNoteBibliography"/>
        <w:spacing w:after="0"/>
        <w:ind w:left="720" w:hanging="720"/>
      </w:pPr>
      <w:r w:rsidRPr="00993E3B">
        <w:t>14.</w:t>
      </w:r>
      <w:r w:rsidRPr="00993E3B">
        <w:tab/>
        <w:t xml:space="preserve">Levine, J.H., et al., </w:t>
      </w:r>
      <w:r w:rsidRPr="00993E3B">
        <w:rPr>
          <w:i/>
        </w:rPr>
        <w:t>Data-Driven Phenotypic Dissection of AML Reveals Progenitor-like Cells that Correlate with Prognosis.</w:t>
      </w:r>
      <w:r w:rsidRPr="00993E3B">
        <w:t xml:space="preserve"> Cell, 2015. </w:t>
      </w:r>
      <w:r w:rsidRPr="00993E3B">
        <w:rPr>
          <w:b/>
        </w:rPr>
        <w:t>162</w:t>
      </w:r>
      <w:r w:rsidRPr="00993E3B">
        <w:t>(1): p. 184-197.</w:t>
      </w:r>
    </w:p>
    <w:p w14:paraId="3CA8A2B9" w14:textId="77777777" w:rsidR="00993E3B" w:rsidRPr="00993E3B" w:rsidRDefault="00993E3B" w:rsidP="00993E3B">
      <w:pPr>
        <w:pStyle w:val="EndNoteBibliography"/>
        <w:spacing w:after="0"/>
        <w:ind w:left="720" w:hanging="720"/>
      </w:pPr>
      <w:r w:rsidRPr="00993E3B">
        <w:t>15.</w:t>
      </w:r>
      <w:r w:rsidRPr="00993E3B">
        <w:tab/>
        <w:t xml:space="preserve">Danon, L., et al., </w:t>
      </w:r>
      <w:r w:rsidRPr="00993E3B">
        <w:rPr>
          <w:i/>
        </w:rPr>
        <w:t>Comparing community structure identification.</w:t>
      </w:r>
      <w:r w:rsidRPr="00993E3B">
        <w:t xml:space="preserve"> Journal of Statistical Mechanics: Theory and Experiment, 2005. </w:t>
      </w:r>
      <w:r w:rsidRPr="00993E3B">
        <w:rPr>
          <w:b/>
        </w:rPr>
        <w:t>2005</w:t>
      </w:r>
      <w:r w:rsidRPr="00993E3B">
        <w:t>(09): p. P09008.</w:t>
      </w:r>
    </w:p>
    <w:p w14:paraId="208F4D1C" w14:textId="77777777" w:rsidR="00993E3B" w:rsidRPr="00993E3B" w:rsidRDefault="00993E3B" w:rsidP="00993E3B">
      <w:pPr>
        <w:pStyle w:val="EndNoteBibliography"/>
        <w:ind w:left="720" w:hanging="720"/>
      </w:pPr>
      <w:r w:rsidRPr="00993E3B">
        <w:t>16.</w:t>
      </w:r>
      <w:r w:rsidRPr="00993E3B">
        <w:tab/>
        <w:t xml:space="preserve">Naim, I., et al., </w:t>
      </w:r>
      <w:r w:rsidRPr="00993E3B">
        <w:rPr>
          <w:i/>
        </w:rPr>
        <w:t>SWIFT—scalable clustering for automated identification of rare cell populations in lar</w:t>
      </w:r>
      <w:r w:rsidRPr="00993E3B">
        <w:rPr>
          <w:rFonts w:hint="eastAsia"/>
          <w:i/>
        </w:rPr>
        <w:t>ge, high</w:t>
      </w:r>
      <w:r w:rsidRPr="00993E3B">
        <w:rPr>
          <w:rFonts w:hint="eastAsia"/>
          <w:i/>
        </w:rPr>
        <w:t>‐</w:t>
      </w:r>
      <w:r w:rsidRPr="00993E3B">
        <w:rPr>
          <w:rFonts w:hint="eastAsia"/>
          <w:i/>
        </w:rPr>
        <w:t>dimensional flow cytometry datasets, Part 1: Algorithm design.</w:t>
      </w:r>
      <w:r w:rsidRPr="00993E3B">
        <w:rPr>
          <w:rFonts w:hint="eastAsia"/>
        </w:rPr>
        <w:t xml:space="preserve"> Cytometry Part A, 2014. </w:t>
      </w:r>
      <w:r w:rsidRPr="00993E3B">
        <w:rPr>
          <w:rFonts w:hint="eastAsia"/>
          <w:b/>
        </w:rPr>
        <w:t>85</w:t>
      </w:r>
      <w:r w:rsidRPr="00993E3B">
        <w:rPr>
          <w:rFonts w:hint="eastAsia"/>
        </w:rPr>
        <w:t>(5): p. 408-421.</w:t>
      </w:r>
    </w:p>
    <w:p w14:paraId="5E1AF196" w14:textId="7CD8B471" w:rsidR="00CB23B8" w:rsidRDefault="007F5570" w:rsidP="00244E62">
      <w:pPr>
        <w:pStyle w:val="Heading1"/>
      </w:pPr>
      <w:r>
        <w:fldChar w:fldCharType="end"/>
      </w:r>
    </w:p>
    <w:p w14:paraId="42FC0B00" w14:textId="18F160A7" w:rsidR="003B628F" w:rsidRDefault="00973ACE" w:rsidP="00244E62">
      <w:pPr>
        <w:pStyle w:val="Heading1"/>
      </w:pPr>
      <w:r>
        <w:br w:type="page"/>
      </w:r>
    </w:p>
    <w:p w14:paraId="1D50A379" w14:textId="3AE36216" w:rsidR="003123EB" w:rsidRDefault="00244E62" w:rsidP="00244E62">
      <w:pPr>
        <w:pStyle w:val="Heading1"/>
      </w:pPr>
      <w:r>
        <w:lastRenderedPageBreak/>
        <w:t>Figure Legends</w:t>
      </w:r>
    </w:p>
    <w:p w14:paraId="3FDA80C4" w14:textId="191BB4E6" w:rsidR="00B05806" w:rsidRDefault="00B05806" w:rsidP="00E4762B">
      <w:r>
        <w:t>Figure 1</w:t>
      </w:r>
      <w:r w:rsidR="00995DAB">
        <w:t>: General workflow</w:t>
      </w:r>
      <w:r w:rsidR="00231913">
        <w:t xml:space="preserve"> of C2G</w:t>
      </w:r>
    </w:p>
    <w:p w14:paraId="6B6445FF" w14:textId="77777777" w:rsidR="002A21B8" w:rsidRDefault="002A21B8" w:rsidP="00E4762B"/>
    <w:p w14:paraId="4F53C1C1" w14:textId="77777777" w:rsidR="002A21B8" w:rsidRDefault="00B05806" w:rsidP="003B628F">
      <w:r>
        <w:t>Figure 2</w:t>
      </w:r>
      <w:r w:rsidR="003B628F">
        <w:t xml:space="preserve">: </w:t>
      </w:r>
      <w:r w:rsidR="007E560A">
        <w:t xml:space="preserve">Gating hierarchy for </w:t>
      </w:r>
      <w:r w:rsidR="003B628F">
        <w:t xml:space="preserve">a simulated </w:t>
      </w:r>
      <w:r w:rsidR="007E560A">
        <w:t xml:space="preserve">illustrative </w:t>
      </w:r>
      <w:r w:rsidR="003B628F">
        <w:t xml:space="preserve">example. </w:t>
      </w:r>
    </w:p>
    <w:p w14:paraId="31D82AFB" w14:textId="5B3CEC9E" w:rsidR="00F7336F" w:rsidRDefault="003B628F" w:rsidP="003B628F">
      <w:r>
        <w:t>(a) Simulated data. Target populations are colored as red and yellow. The two target populations cannot be directly separated in the 2D biaxial plot of any marker pair.  (b) Pre-cluster the unlabeled cells. Each subplot shows how the unlabeled cells overlapped with one target population in one marker. (c) Pre-clustering result. Each pre-clustered unlabeled population is shown with a separate color. (d) Draw 2D biaxial scatter plot of each possible marker pair. (e) Compute overlap between all target and unlabeled populations. (f) Apply MCL algorithm to cluster the populations. Populations clustered together are in the same eclipse. (g) Automatically draw gates on each marker pair. The blue polygons show the gates based on the population clusters derived by MCL. The entropy on top of each plot quantifies the quality of the gates, in terms of their ability to separate target populations from unlabeled cells, and from each other. The lower entropy the better gating quality. The red rectangle shows the best marker pair. (h) Cells obtained after the first gate. (i) Derive further gates by repeating steps (c)-&gt;(g) to cells in the first gate. (j) T</w:t>
      </w:r>
      <w:r w:rsidR="00F7336F">
        <w:t>he final output of our method. First two figures show the gating sequence</w:t>
      </w:r>
      <w:r>
        <w:t>, a</w:t>
      </w:r>
      <w:r w:rsidR="00F7336F">
        <w:t xml:space="preserve">nd the </w:t>
      </w:r>
      <w:r>
        <w:t>third figure is a tree structure that represents the gating hierarchy</w:t>
      </w:r>
      <w:r w:rsidR="00F7336F">
        <w:t>.</w:t>
      </w:r>
    </w:p>
    <w:p w14:paraId="00DE3A82" w14:textId="77777777" w:rsidR="002A21B8" w:rsidRDefault="002A21B8" w:rsidP="003B628F"/>
    <w:p w14:paraId="42E02527" w14:textId="77777777" w:rsidR="002A21B8" w:rsidRDefault="00A70419" w:rsidP="00E4762B">
      <w:r>
        <w:rPr>
          <w:rFonts w:hint="eastAsia"/>
        </w:rPr>
        <w:t>Figure</w:t>
      </w:r>
      <w:r>
        <w:t xml:space="preserve"> </w:t>
      </w:r>
      <w:r w:rsidR="00625BD8">
        <w:t>3</w:t>
      </w:r>
      <w:r w:rsidR="007E560A">
        <w:t>:</w:t>
      </w:r>
      <w:r>
        <w:t xml:space="preserve"> </w:t>
      </w:r>
      <w:r w:rsidR="007E560A">
        <w:t xml:space="preserve">Generate gating hierarchy for manually gated target populations. </w:t>
      </w:r>
    </w:p>
    <w:p w14:paraId="36B6BD3A" w14:textId="64B2BB57" w:rsidR="00E4762B" w:rsidRDefault="007E560A" w:rsidP="00E4762B">
      <w:r>
        <w:t>(</w:t>
      </w:r>
      <w:r w:rsidR="00A70419">
        <w:t xml:space="preserve">a) </w:t>
      </w:r>
      <w:r w:rsidR="00744757">
        <w:t xml:space="preserve">Automatically generated </w:t>
      </w:r>
      <w:r>
        <w:t>gates in 2D biaxial plots. Cells shown in each subfigure belong to the gate indicated by the subfigure title. Each polygon represents a gate. Node 1 means a dummy gate that contains all the cells. (</w:t>
      </w:r>
      <w:r w:rsidR="00A70419">
        <w:t xml:space="preserve">b) </w:t>
      </w:r>
      <w:r>
        <w:t>T</w:t>
      </w:r>
      <w:r w:rsidR="00A70419">
        <w:t xml:space="preserve">ree </w:t>
      </w:r>
      <w:r>
        <w:t xml:space="preserve">structure </w:t>
      </w:r>
      <w:r w:rsidR="00A70419">
        <w:t>represent</w:t>
      </w:r>
      <w:r>
        <w:t>ing</w:t>
      </w:r>
      <w:r w:rsidR="00A70419">
        <w:t xml:space="preserve"> the gating hierarchy. Each node corresponds to one gate. </w:t>
      </w:r>
    </w:p>
    <w:p w14:paraId="511E838D" w14:textId="77777777" w:rsidR="002A21B8" w:rsidRDefault="002A21B8" w:rsidP="00E4762B"/>
    <w:p w14:paraId="167F175E" w14:textId="23D3BC46" w:rsidR="00625BD8" w:rsidRDefault="00625BD8" w:rsidP="00E4762B">
      <w:r>
        <w:t>Figure 4</w:t>
      </w:r>
      <w:r w:rsidR="002A21B8">
        <w:t>: Generate gating hierarchy for target populations</w:t>
      </w:r>
      <w:r w:rsidR="002E18BB">
        <w:t xml:space="preserve"> defined by k-means</w:t>
      </w:r>
      <w:r w:rsidR="006F3BD5">
        <w:t xml:space="preserve"> where k=10</w:t>
      </w:r>
      <w:r w:rsidR="002A21B8">
        <w:t>.</w:t>
      </w:r>
    </w:p>
    <w:p w14:paraId="26A85BBA" w14:textId="2D527819" w:rsidR="006F3BD5" w:rsidRDefault="006F3BD5" w:rsidP="006F3BD5">
      <w:r>
        <w:t xml:space="preserve">(a) </w:t>
      </w:r>
      <w:r w:rsidR="00744757">
        <w:t>Automatically generated g</w:t>
      </w:r>
      <w:r>
        <w:t xml:space="preserve">ates in 2D biaxial plots. (b) Tree structure of the gating hierarchy. </w:t>
      </w:r>
    </w:p>
    <w:p w14:paraId="45CDDA19" w14:textId="0CEA8AC5" w:rsidR="00625BD8" w:rsidRDefault="00625BD8" w:rsidP="00E4762B"/>
    <w:p w14:paraId="37F0B7E4" w14:textId="6245B47C" w:rsidR="00A70419" w:rsidRDefault="00A70419" w:rsidP="00E4762B">
      <w:r>
        <w:t xml:space="preserve">Figure </w:t>
      </w:r>
      <w:r w:rsidR="00625BD8">
        <w:t>5</w:t>
      </w:r>
      <w:r w:rsidR="00E4620C">
        <w:t>: Generate gating hierarchy for target populations defined by SPADE analysis.</w:t>
      </w:r>
    </w:p>
    <w:p w14:paraId="60E5815F" w14:textId="126CF5F6" w:rsidR="00A70419" w:rsidRDefault="00744757" w:rsidP="00E4762B">
      <w:r>
        <w:t>(a) SPADE tree of the T cell CyTOF data. Four target populations are manually gated based on the SPADE tr</w:t>
      </w:r>
      <w:r w:rsidR="00B9493D">
        <w:t>ee. These populations represent: B cells, CD8+CD4- T cells, CD8-CD4+ T cells and CD19-CD8-CD4-CD44+ cells</w:t>
      </w:r>
      <w:r>
        <w:t xml:space="preserve">. (b) Automatically generated gates in 2D biaxial plots. (c) Tree structure of the gating hierarchy.  </w:t>
      </w:r>
      <w:r w:rsidR="00A70419">
        <w:t xml:space="preserve">figure on the </w:t>
      </w:r>
      <w:r w:rsidR="00625BD8">
        <w:t>bottom</w:t>
      </w:r>
      <w:r w:rsidR="00A70419">
        <w:t xml:space="preserve"> is the corresponding gating hierarchy towards the </w:t>
      </w:r>
      <w:r w:rsidR="00625BD8">
        <w:t>4</w:t>
      </w:r>
      <w:r w:rsidR="00A70419">
        <w:t xml:space="preserve"> populations defined by SPADE3. </w:t>
      </w:r>
    </w:p>
    <w:p w14:paraId="466F4E36" w14:textId="77777777" w:rsidR="00297BB3" w:rsidRDefault="00297BB3" w:rsidP="00E4762B"/>
    <w:p w14:paraId="47A68F71" w14:textId="77777777" w:rsidR="00996A2C" w:rsidRDefault="00A70419" w:rsidP="00E4762B">
      <w:r>
        <w:t xml:space="preserve">Figure </w:t>
      </w:r>
      <w:r w:rsidR="00625BD8">
        <w:t>6</w:t>
      </w:r>
      <w:r w:rsidR="005C13CE">
        <w:t xml:space="preserve">: Comparison of cases where one, some or all populations are given as target populations. </w:t>
      </w:r>
    </w:p>
    <w:p w14:paraId="4D7E0F39" w14:textId="5BD9AE7A" w:rsidR="00A70419" w:rsidRDefault="005C13CE" w:rsidP="00E4762B">
      <w:r>
        <w:lastRenderedPageBreak/>
        <w:t xml:space="preserve">Data is clustered by k-means where k=10.  “Know one” means one of the 10 k-means clusters is the target population and the remaining are unlabeled.  In each of the “Know three” setting, three consecutive populations are defined as target (1-2-3, 2-3-4, …, 9-10-1, 10-1-2). “Know all” means all k-means clusters are target populations. </w:t>
      </w:r>
    </w:p>
    <w:p w14:paraId="653F99E4" w14:textId="77777777" w:rsidR="005C13CE" w:rsidRDefault="005C13CE" w:rsidP="00E4762B"/>
    <w:p w14:paraId="5CFBE2ED" w14:textId="77777777" w:rsidR="00332E86" w:rsidRDefault="006D5E14" w:rsidP="00E4762B">
      <w:r>
        <w:t xml:space="preserve">Figure </w:t>
      </w:r>
      <w:r w:rsidR="00625BD8">
        <w:t>7</w:t>
      </w:r>
      <w:r w:rsidR="005C13CE">
        <w:t>:</w:t>
      </w:r>
      <w:r w:rsidR="00454C86">
        <w:t xml:space="preserve"> </w:t>
      </w:r>
      <w:r w:rsidR="00C37EF6">
        <w:t xml:space="preserve">Impact of over-clustering. </w:t>
      </w:r>
    </w:p>
    <w:p w14:paraId="1F51124A" w14:textId="463D91B6" w:rsidR="006D5E14" w:rsidRDefault="00C37EF6" w:rsidP="00E4762B">
      <w:r>
        <w:t xml:space="preserve">K-means was used to cluster the data with k varying from 3 to 150. For each k, assume all k-means clusters are target populations (“Know all”), and apply </w:t>
      </w:r>
      <w:r w:rsidR="00862094">
        <w:t>our</w:t>
      </w:r>
      <w:r>
        <w:t xml:space="preserve"> method to generate gates. </w:t>
      </w:r>
      <w:r w:rsidR="00A26CDF">
        <w:t>Y axis represent</w:t>
      </w:r>
      <w:r>
        <w:t>s</w:t>
      </w:r>
      <w:r w:rsidR="00A26CDF">
        <w:t xml:space="preserve"> two scores, </w:t>
      </w:r>
      <w:r>
        <w:t xml:space="preserve">the </w:t>
      </w:r>
      <w:r w:rsidR="00A26CDF">
        <w:t xml:space="preserve">mean </w:t>
      </w:r>
      <w:r>
        <w:t>F</w:t>
      </w:r>
      <w:r w:rsidR="00A26CDF">
        <w:t xml:space="preserve">-score and </w:t>
      </w:r>
      <w:r>
        <w:t xml:space="preserve">the </w:t>
      </w:r>
      <w:r w:rsidR="00A26CDF">
        <w:t xml:space="preserve">normalized mutual information. </w:t>
      </w:r>
      <w:r>
        <w:t xml:space="preserve"> </w:t>
      </w:r>
    </w:p>
    <w:p w14:paraId="586D742E" w14:textId="77777777" w:rsidR="00717732" w:rsidRDefault="00717732" w:rsidP="00E4762B"/>
    <w:p w14:paraId="074A659E" w14:textId="77777777" w:rsidR="00332E86" w:rsidRDefault="00E51937" w:rsidP="00E4762B">
      <w:r>
        <w:t>Figure 8</w:t>
      </w:r>
      <w:r w:rsidR="00862094">
        <w:t>:</w:t>
      </w:r>
      <w:r w:rsidR="00862094" w:rsidRPr="00862094">
        <w:t xml:space="preserve"> </w:t>
      </w:r>
      <w:r w:rsidR="00862094">
        <w:t xml:space="preserve">Impact of overlap among populations. </w:t>
      </w:r>
    </w:p>
    <w:p w14:paraId="7F466F0F" w14:textId="4C2906EF" w:rsidR="00E51937" w:rsidRDefault="00862094" w:rsidP="00E4762B">
      <w:r>
        <w:t>Various amount of outlier cells were added to the manually gated target populations in the T cell CyTOF data, which induced overlap among the target and unlabeled populations. When our method is applied to data with various amount of overlap, the resulting gating hierarchy accurately captured the target populations</w:t>
      </w:r>
      <w:r w:rsidR="0089714C">
        <w:t>.</w:t>
      </w:r>
    </w:p>
    <w:p w14:paraId="363E1681" w14:textId="0B1084D6" w:rsidR="007D179B" w:rsidRDefault="007D179B" w:rsidP="00E4762B">
      <w:r>
        <w:br w:type="page"/>
      </w:r>
    </w:p>
    <w:p w14:paraId="79C64C58" w14:textId="468C1A29" w:rsidR="007D179B" w:rsidRDefault="007D179B" w:rsidP="007D179B">
      <w:pPr>
        <w:pStyle w:val="Heading1"/>
      </w:pPr>
      <w:r>
        <w:lastRenderedPageBreak/>
        <w:t>Figures</w:t>
      </w:r>
    </w:p>
    <w:p w14:paraId="7922458B" w14:textId="77777777" w:rsidR="007D179B" w:rsidRDefault="007D179B" w:rsidP="007D179B"/>
    <w:p w14:paraId="32D2D9F0" w14:textId="5BA72E9E" w:rsidR="007D179B" w:rsidRDefault="007D179B" w:rsidP="007D179B">
      <w:r w:rsidRPr="00AC7F3B">
        <w:rPr>
          <w:noProof/>
        </w:rPr>
        <mc:AlternateContent>
          <mc:Choice Requires="wpg">
            <w:drawing>
              <wp:anchor distT="0" distB="0" distL="114300" distR="114300" simplePos="0" relativeHeight="251667456" behindDoc="0" locked="0" layoutInCell="1" allowOverlap="1" wp14:anchorId="6E8C695E" wp14:editId="1BB3204E">
                <wp:simplePos x="0" y="0"/>
                <wp:positionH relativeFrom="column">
                  <wp:posOffset>-1321</wp:posOffset>
                </wp:positionH>
                <wp:positionV relativeFrom="paragraph">
                  <wp:posOffset>198296</wp:posOffset>
                </wp:positionV>
                <wp:extent cx="4978987" cy="1966595"/>
                <wp:effectExtent l="0" t="0" r="12700" b="14605"/>
                <wp:wrapNone/>
                <wp:docPr id="297" name="Group 2"/>
                <wp:cNvGraphicFramePr/>
                <a:graphic xmlns:a="http://schemas.openxmlformats.org/drawingml/2006/main">
                  <a:graphicData uri="http://schemas.microsoft.com/office/word/2010/wordprocessingGroup">
                    <wpg:wgp>
                      <wpg:cNvGrpSpPr/>
                      <wpg:grpSpPr>
                        <a:xfrm>
                          <a:off x="0" y="0"/>
                          <a:ext cx="4978987" cy="1966595"/>
                          <a:chOff x="0" y="0"/>
                          <a:chExt cx="11076861" cy="2638031"/>
                        </a:xfrm>
                      </wpg:grpSpPr>
                      <wps:wsp>
                        <wps:cNvPr id="298" name="Rectangle: Rounded Corners 298"/>
                        <wps:cNvSpPr/>
                        <wps:spPr>
                          <a:xfrm>
                            <a:off x="0" y="1690075"/>
                            <a:ext cx="1610686" cy="94795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B91D2D"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Preprocessing</w:t>
                              </w:r>
                            </w:p>
                          </w:txbxContent>
                        </wps:txbx>
                        <wps:bodyPr rtlCol="0" anchor="ctr"/>
                      </wps:wsp>
                      <wps:wsp>
                        <wps:cNvPr id="299" name="Rectangle: Rounded Corners 299"/>
                        <wps:cNvSpPr/>
                        <wps:spPr>
                          <a:xfrm>
                            <a:off x="1891528" y="1690075"/>
                            <a:ext cx="2135190" cy="94795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42ABDAB"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Compute Overlap between populations</w:t>
                              </w:r>
                            </w:p>
                          </w:txbxContent>
                        </wps:txbx>
                        <wps:bodyPr rtlCol="0" anchor="ctr"/>
                      </wps:wsp>
                      <wps:wsp>
                        <wps:cNvPr id="300" name="Rectangle: Rounded Corners 300"/>
                        <wps:cNvSpPr/>
                        <wps:spPr>
                          <a:xfrm>
                            <a:off x="4261608" y="1690075"/>
                            <a:ext cx="2223084" cy="94795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4F100C3"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MCL Clustering of Populations</w:t>
                              </w:r>
                            </w:p>
                          </w:txbxContent>
                        </wps:txbx>
                        <wps:bodyPr rtlCol="0" anchor="ctr"/>
                      </wps:wsp>
                      <wps:wsp>
                        <wps:cNvPr id="301" name="Rectangle: Rounded Corners 301"/>
                        <wps:cNvSpPr/>
                        <wps:spPr>
                          <a:xfrm>
                            <a:off x="6677638" y="1690075"/>
                            <a:ext cx="2370081" cy="94795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FB2761"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Find Best Marker Pair</w:t>
                              </w:r>
                            </w:p>
                          </w:txbxContent>
                        </wps:txbx>
                        <wps:bodyPr rtlCol="0" anchor="ctr"/>
                      </wps:wsp>
                      <wps:wsp>
                        <wps:cNvPr id="302" name="Straight Arrow Connector 302"/>
                        <wps:cNvCnPr/>
                        <wps:spPr>
                          <a:xfrm>
                            <a:off x="1610686" y="2164053"/>
                            <a:ext cx="28084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3" name="Straight Arrow Connector 303"/>
                        <wps:cNvCnPr/>
                        <wps:spPr>
                          <a:xfrm>
                            <a:off x="4026718" y="2164053"/>
                            <a:ext cx="23489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4" name="Straight Arrow Connector 304"/>
                        <wps:cNvCnPr/>
                        <wps:spPr>
                          <a:xfrm>
                            <a:off x="6484692" y="2164053"/>
                            <a:ext cx="19294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5" name="Rectangle: Rounded Corners 305"/>
                        <wps:cNvSpPr/>
                        <wps:spPr>
                          <a:xfrm>
                            <a:off x="4219663" y="0"/>
                            <a:ext cx="2088859" cy="82212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0CB4C2"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Repeat until no further separation</w:t>
                              </w:r>
                            </w:p>
                          </w:txbxContent>
                        </wps:txbx>
                        <wps:bodyPr rtlCol="0" anchor="ctr"/>
                      </wps:wsp>
                      <wps:wsp>
                        <wps:cNvPr id="306" name="Connector: Elbow 306"/>
                        <wps:cNvCnPr/>
                        <wps:spPr>
                          <a:xfrm rot="16200000" flipV="1">
                            <a:off x="6446093" y="273489"/>
                            <a:ext cx="1279014" cy="1554157"/>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7" name="Connector: Elbow 307"/>
                        <wps:cNvCnPr/>
                        <wps:spPr>
                          <a:xfrm rot="10800000" flipV="1">
                            <a:off x="2959125" y="411061"/>
                            <a:ext cx="1260540" cy="1279014"/>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8" name="Rectangle: Rounded Corners 308"/>
                        <wps:cNvSpPr/>
                        <wps:spPr>
                          <a:xfrm>
                            <a:off x="9470954" y="1689802"/>
                            <a:ext cx="1605907" cy="94795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04F068"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Visualize Results</w:t>
                              </w:r>
                            </w:p>
                          </w:txbxContent>
                        </wps:txbx>
                        <wps:bodyPr rtlCol="0" anchor="ctr"/>
                      </wps:wsp>
                      <wps:wsp>
                        <wps:cNvPr id="309" name="Straight Arrow Connector 309"/>
                        <wps:cNvCnPr/>
                        <wps:spPr>
                          <a:xfrm>
                            <a:off x="9047720" y="2164053"/>
                            <a:ext cx="4234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E8C695E" id="Group 2" o:spid="_x0000_s1026" style="position:absolute;margin-left:-.1pt;margin-top:15.6pt;width:392.05pt;height:154.85pt;z-index:251667456;mso-width-relative:margin" coordsize="110768,26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">
                <v:roundrect id="Rectangle: Rounded Corners 298" o:spid="_x0000_s1027" style="position:absolute;top:16900;width:16106;height:9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" fillcolor="#5b9bd5 [3204]" strokecolor="#1f4d78 [1604]" strokeweight="1pt">
                  <v:stroke joinstyle="miter"/>
                  <v:textbox>
                    <w:txbxContent>
                      <w:p w14:paraId="19B91D2D"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Preprocessing</w:t>
                        </w:r>
                      </w:p>
                    </w:txbxContent>
                  </v:textbox>
                </v:roundrect>
                <v:roundrect id="Rectangle: Rounded Corners 299" o:spid="_x0000_s1028" style="position:absolute;left:18915;top:16900;width:21352;height:9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" fillcolor="#5b9bd5 [3204]" strokecolor="#1f4d78 [1604]" strokeweight="1pt">
                  <v:stroke joinstyle="miter"/>
                  <v:textbox>
                    <w:txbxContent>
                      <w:p w14:paraId="542ABDAB"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Compute Overlap between populations</w:t>
                        </w:r>
                      </w:p>
                    </w:txbxContent>
                  </v:textbox>
                </v:roundrect>
                <v:roundrect id="Rectangle: Rounded Corners 300" o:spid="_x0000_s1029" style="position:absolute;left:42616;top:16900;width:22230;height:9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" fillcolor="#5b9bd5 [3204]" strokecolor="#1f4d78 [1604]" strokeweight="1pt">
                  <v:stroke joinstyle="miter"/>
                  <v:textbox>
                    <w:txbxContent>
                      <w:p w14:paraId="54F100C3"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MCL Clustering of Populations</w:t>
                        </w:r>
                      </w:p>
                    </w:txbxContent>
                  </v:textbox>
                </v:roundrect>
                <v:roundrect id="Rectangle: Rounded Corners 301" o:spid="_x0000_s1030" style="position:absolute;left:66776;top:16900;width:23701;height:9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" fillcolor="#5b9bd5 [3204]" strokecolor="#1f4d78 [1604]" strokeweight="1pt">
                  <v:stroke joinstyle="miter"/>
                  <v:textbox>
                    <w:txbxContent>
                      <w:p w14:paraId="56FB2761"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Find Best Marker Pair</w:t>
                        </w:r>
                      </w:p>
                    </w:txbxContent>
                  </v:textbox>
                </v:roundrect>
                <v:shapetype id="_x0000_t32" coordsize="21600,21600" o:spt="32" o:oned="t" path="m,l21600,21600e" filled="f">
                  <v:path arrowok="t" fillok="f" o:connecttype="none"/>
                  <o:lock v:ext="edit" shapetype="t"/>
                </v:shapetype>
                <v:shape id="Straight Arrow Connector 302" o:spid="_x0000_s1031" type="#_x0000_t32" style="position:absolute;left:16106;top:21640;width:28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" strokecolor="#5b9bd5 [3204]" strokeweight=".5pt">
                  <v:stroke endarrow="block" joinstyle="miter"/>
                </v:shape>
                <v:shape id="Straight Arrow Connector 303" o:spid="_x0000_s1032" type="#_x0000_t32" style="position:absolute;left:40267;top:21640;width:23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" strokecolor="#5b9bd5 [3204]" strokeweight=".5pt">
                  <v:stroke endarrow="block" joinstyle="miter"/>
                </v:shape>
                <v:shape id="Straight Arrow Connector 304" o:spid="_x0000_s1033" type="#_x0000_t32" style="position:absolute;left:64846;top:21640;width:1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" strokecolor="#5b9bd5 [3204]" strokeweight=".5pt">
                  <v:stroke endarrow="block" joinstyle="miter"/>
                </v:shape>
                <v:roundrect id="Rectangle: Rounded Corners 305" o:spid="_x0000_s1034" style="position:absolute;left:42196;width:20889;height:82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" fillcolor="#5b9bd5 [3204]" strokecolor="#1f4d78 [1604]" strokeweight="1pt">
                  <v:stroke joinstyle="miter"/>
                  <v:textbox>
                    <w:txbxContent>
                      <w:p w14:paraId="590CB4C2"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Repeat until no further separation</w:t>
                        </w:r>
                      </w:p>
                    </w:txbxContent>
                  </v:textbox>
                </v:roundrect>
                <v:shapetype id="_x0000_t33" coordsize="21600,21600" o:spt="33" o:oned="t" path="m,l21600,r,21600e" filled="f">
                  <v:stroke joinstyle="miter"/>
                  <v:path arrowok="t" fillok="f" o:connecttype="none"/>
                  <o:lock v:ext="edit" shapetype="t"/>
                </v:shapetype>
                <v:shape id="Connector: Elbow 306" o:spid="_x0000_s1035" type="#_x0000_t33" style="position:absolute;left:64461;top:2734;width:12790;height:15541;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" strokecolor="#5b9bd5 [3204]" strokeweight=".5pt">
                  <v:stroke endarrow="block"/>
                </v:shape>
                <v:shape id="Connector: Elbow 307" o:spid="_x0000_s1036" type="#_x0000_t33" style="position:absolute;left:29591;top:4110;width:12605;height:1279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" strokecolor="#5b9bd5 [3204]" strokeweight=".5pt">
                  <v:stroke endarrow="block"/>
                </v:shape>
                <v:roundrect id="Rectangle: Rounded Corners 308" o:spid="_x0000_s1037" style="position:absolute;left:94709;top:16898;width:16059;height:9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" fillcolor="#5b9bd5 [3204]" strokecolor="#1f4d78 [1604]" strokeweight="1pt">
                  <v:stroke joinstyle="miter"/>
                  <v:textbox>
                    <w:txbxContent>
                      <w:p w14:paraId="4C04F068" w14:textId="77777777" w:rsidR="004A08B2" w:rsidRDefault="004A08B2" w:rsidP="007D179B">
                        <w:pPr>
                          <w:pStyle w:val="NormalWeb"/>
                          <w:spacing w:before="0" w:beforeAutospacing="0" w:after="0" w:afterAutospacing="0"/>
                          <w:jc w:val="center"/>
                        </w:pPr>
                        <w:r>
                          <w:rPr>
                            <w:rFonts w:asciiTheme="minorHAnsi" w:hAnsi="等线" w:cstheme="minorBidi" w:hint="eastAsia"/>
                            <w:color w:val="FFFFFF" w:themeColor="light1"/>
                            <w:kern w:val="24"/>
                            <w:sz w:val="18"/>
                            <w:szCs w:val="18"/>
                          </w:rPr>
                          <w:t>Visualize Results</w:t>
                        </w:r>
                      </w:p>
                    </w:txbxContent>
                  </v:textbox>
                </v:roundrect>
                <v:shape id="Straight Arrow Connector 309" o:spid="_x0000_s1038" type="#_x0000_t32" style="position:absolute;left:90477;top:21640;width:42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" strokecolor="#5b9bd5 [3204]" strokeweight=".5pt">
                  <v:stroke endarrow="block" joinstyle="miter"/>
                </v:shape>
              </v:group>
            </w:pict>
          </mc:Fallback>
        </mc:AlternateContent>
      </w:r>
      <w:r>
        <w:t xml:space="preserve">Figure 1a </w:t>
      </w:r>
    </w:p>
    <w:p w14:paraId="5DFF8A27" w14:textId="77777777" w:rsidR="007D179B" w:rsidRDefault="007D179B" w:rsidP="007D179B">
      <w:r w:rsidRPr="00AC7F3B">
        <w:t xml:space="preserve"> </w:t>
      </w:r>
      <w:r>
        <w:br w:type="page"/>
      </w:r>
    </w:p>
    <w:p w14:paraId="2F63DC53" w14:textId="77777777" w:rsidR="007D179B" w:rsidRDefault="007D179B" w:rsidP="007D179B">
      <w:r>
        <w:rPr>
          <w:rFonts w:hint="eastAsia"/>
        </w:rPr>
        <w:lastRenderedPageBreak/>
        <w:t>Figure</w:t>
      </w:r>
      <w:r>
        <w:t xml:space="preserve"> 2</w:t>
      </w:r>
    </w:p>
    <w:p w14:paraId="2508340C" w14:textId="289B0D85" w:rsidR="007D179B" w:rsidRDefault="00484841" w:rsidP="007D179B">
      <w:r>
        <w:rPr>
          <w:noProof/>
        </w:rPr>
        <w:drawing>
          <wp:inline distT="0" distB="0" distL="0" distR="0" wp14:anchorId="5F62679A" wp14:editId="2AC8FAC0">
            <wp:extent cx="5420272" cy="78295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2.png"/>
                    <pic:cNvPicPr/>
                  </pic:nvPicPr>
                  <pic:blipFill>
                    <a:blip r:embed="rId10">
                      <a:extLst>
                        <a:ext uri="{28A0092B-C50C-407E-A947-70E740481C1C}">
                          <a14:useLocalDpi xmlns:a14="http://schemas.microsoft.com/office/drawing/2010/main" val="0"/>
                        </a:ext>
                      </a:extLst>
                    </a:blip>
                    <a:stretch>
                      <a:fillRect/>
                    </a:stretch>
                  </pic:blipFill>
                  <pic:spPr>
                    <a:xfrm>
                      <a:off x="0" y="0"/>
                      <a:ext cx="5421110" cy="7830760"/>
                    </a:xfrm>
                    <a:prstGeom prst="rect">
                      <a:avLst/>
                    </a:prstGeom>
                  </pic:spPr>
                </pic:pic>
              </a:graphicData>
            </a:graphic>
          </wp:inline>
        </w:drawing>
      </w:r>
      <w:r w:rsidR="007D179B">
        <w:br w:type="page"/>
      </w:r>
    </w:p>
    <w:p w14:paraId="46C1664F" w14:textId="088A1F4B" w:rsidR="007D179B" w:rsidRDefault="007D179B" w:rsidP="007D179B">
      <w:r>
        <w:lastRenderedPageBreak/>
        <w:t xml:space="preserve">Figure 3a </w:t>
      </w:r>
    </w:p>
    <w:p w14:paraId="2001DBAB" w14:textId="77777777" w:rsidR="0018760F" w:rsidRDefault="00AA29B8" w:rsidP="007D179B">
      <w:r w:rsidRPr="00AA29B8">
        <w:rPr>
          <w:noProof/>
        </w:rPr>
        <w:drawing>
          <wp:inline distT="0" distB="0" distL="0" distR="0" wp14:anchorId="77555877" wp14:editId="27CA0C33">
            <wp:extent cx="5943600" cy="298675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86759"/>
                    </a:xfrm>
                    <a:prstGeom prst="rect">
                      <a:avLst/>
                    </a:prstGeom>
                    <a:noFill/>
                    <a:ln>
                      <a:noFill/>
                    </a:ln>
                  </pic:spPr>
                </pic:pic>
              </a:graphicData>
            </a:graphic>
          </wp:inline>
        </w:drawing>
      </w:r>
      <w:r w:rsidR="007D179B" w:rsidRPr="00B60201">
        <w:t xml:space="preserve"> </w:t>
      </w:r>
    </w:p>
    <w:p w14:paraId="0C1E944B" w14:textId="16DD6A08" w:rsidR="007D179B" w:rsidRDefault="007D179B" w:rsidP="007D179B">
      <w:r>
        <w:t>Figure 3b</w:t>
      </w:r>
      <w:r w:rsidRPr="00ED274A">
        <w:t xml:space="preserve"> </w:t>
      </w:r>
    </w:p>
    <w:p w14:paraId="11DF1ACE" w14:textId="0B702105" w:rsidR="007D179B" w:rsidRDefault="00AA29B8" w:rsidP="007D179B">
      <w:r>
        <w:rPr>
          <w:noProof/>
        </w:rPr>
        <mc:AlternateContent>
          <mc:Choice Requires="wps">
            <w:drawing>
              <wp:anchor distT="0" distB="0" distL="114300" distR="114300" simplePos="0" relativeHeight="251678208" behindDoc="0" locked="0" layoutInCell="1" allowOverlap="1" wp14:anchorId="6645892A" wp14:editId="16A5562C">
                <wp:simplePos x="0" y="0"/>
                <wp:positionH relativeFrom="column">
                  <wp:posOffset>2462530</wp:posOffset>
                </wp:positionH>
                <wp:positionV relativeFrom="paragraph">
                  <wp:posOffset>2092325</wp:posOffset>
                </wp:positionV>
                <wp:extent cx="685800" cy="262947"/>
                <wp:effectExtent l="0" t="0" r="19050" b="22860"/>
                <wp:wrapNone/>
                <wp:docPr id="11" name="Text Box 11"/>
                <wp:cNvGraphicFramePr/>
                <a:graphic xmlns:a="http://schemas.openxmlformats.org/drawingml/2006/main">
                  <a:graphicData uri="http://schemas.microsoft.com/office/word/2010/wordprocessingShape">
                    <wps:wsp>
                      <wps:cNvSpPr txBox="1"/>
                      <wps:spPr>
                        <a:xfrm>
                          <a:off x="0" y="0"/>
                          <a:ext cx="685800" cy="262947"/>
                        </a:xfrm>
                        <a:prstGeom prst="rect">
                          <a:avLst/>
                        </a:prstGeom>
                        <a:solidFill>
                          <a:schemeClr val="lt1"/>
                        </a:solidFill>
                        <a:ln w="6350">
                          <a:solidFill>
                            <a:prstClr val="black"/>
                          </a:solidFill>
                        </a:ln>
                      </wps:spPr>
                      <wps:txbx>
                        <w:txbxContent>
                          <w:p w14:paraId="2193704B" w14:textId="77777777" w:rsidR="004A08B2" w:rsidRPr="000449D6" w:rsidRDefault="004A08B2" w:rsidP="007D179B">
                            <w:pPr>
                              <w:rPr>
                                <w:sz w:val="14"/>
                              </w:rPr>
                            </w:pPr>
                            <w:r w:rsidRPr="000449D6">
                              <w:rPr>
                                <w:sz w:val="14"/>
                              </w:rPr>
                              <w:t>CD4+CD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45892A" id="_x0000_t202" coordsize="21600,21600" o:spt="202" path="m,l,21600r21600,l21600,xe">
                <v:stroke joinstyle="miter"/>
                <v:path gradientshapeok="t" o:connecttype="rect"/>
              </v:shapetype>
              <v:shape id="Text Box 11" o:spid="_x0000_s1039" type="#_x0000_t202" style="position:absolute;margin-left:193.9pt;margin-top:164.75pt;width:54pt;height:20.7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" fillcolor="white [3201]" strokeweight=".5pt">
                <v:textbox>
                  <w:txbxContent>
                    <w:p w14:paraId="2193704B" w14:textId="77777777" w:rsidR="004A08B2" w:rsidRPr="000449D6" w:rsidRDefault="004A08B2" w:rsidP="007D179B">
                      <w:pPr>
                        <w:rPr>
                          <w:sz w:val="14"/>
                        </w:rPr>
                      </w:pPr>
                      <w:r w:rsidRPr="000449D6">
                        <w:rPr>
                          <w:sz w:val="14"/>
                        </w:rPr>
                        <w:t>CD4+CD25-</w:t>
                      </w:r>
                    </w:p>
                  </w:txbxContent>
                </v:textbox>
              </v:shape>
            </w:pict>
          </mc:Fallback>
        </mc:AlternateContent>
      </w:r>
      <w:r>
        <w:rPr>
          <w:noProof/>
        </w:rPr>
        <mc:AlternateContent>
          <mc:Choice Requires="wps">
            <w:drawing>
              <wp:anchor distT="0" distB="0" distL="114300" distR="114300" simplePos="0" relativeHeight="251663872" behindDoc="0" locked="0" layoutInCell="1" allowOverlap="1" wp14:anchorId="246879ED" wp14:editId="6F317506">
                <wp:simplePos x="0" y="0"/>
                <wp:positionH relativeFrom="column">
                  <wp:posOffset>3459480</wp:posOffset>
                </wp:positionH>
                <wp:positionV relativeFrom="paragraph">
                  <wp:posOffset>2968625</wp:posOffset>
                </wp:positionV>
                <wp:extent cx="699655" cy="270163"/>
                <wp:effectExtent l="0" t="0" r="24765" b="15875"/>
                <wp:wrapNone/>
                <wp:docPr id="10" name="Text Box 10"/>
                <wp:cNvGraphicFramePr/>
                <a:graphic xmlns:a="http://schemas.openxmlformats.org/drawingml/2006/main">
                  <a:graphicData uri="http://schemas.microsoft.com/office/word/2010/wordprocessingShape">
                    <wps:wsp>
                      <wps:cNvSpPr txBox="1"/>
                      <wps:spPr>
                        <a:xfrm>
                          <a:off x="0" y="0"/>
                          <a:ext cx="699655" cy="270163"/>
                        </a:xfrm>
                        <a:prstGeom prst="rect">
                          <a:avLst/>
                        </a:prstGeom>
                        <a:solidFill>
                          <a:schemeClr val="lt1"/>
                        </a:solidFill>
                        <a:ln w="6350">
                          <a:solidFill>
                            <a:prstClr val="black"/>
                          </a:solidFill>
                        </a:ln>
                      </wps:spPr>
                      <wps:txbx>
                        <w:txbxContent>
                          <w:p w14:paraId="4B9F34D2" w14:textId="77777777" w:rsidR="004A08B2" w:rsidRPr="00AA29B8" w:rsidRDefault="004A08B2" w:rsidP="007D179B">
                            <w:pPr>
                              <w:rPr>
                                <w:sz w:val="16"/>
                              </w:rPr>
                            </w:pPr>
                            <w:r w:rsidRPr="00AA29B8">
                              <w:rPr>
                                <w:sz w:val="16"/>
                              </w:rPr>
                              <w:t>CD44-CD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79ED" id="Text Box 10" o:spid="_x0000_s1040" type="#_x0000_t202" style="position:absolute;margin-left:272.4pt;margin-top:233.75pt;width:55.1pt;height:21.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" fillcolor="white [3201]" strokeweight=".5pt">
                <v:textbox>
                  <w:txbxContent>
                    <w:p w14:paraId="4B9F34D2" w14:textId="77777777" w:rsidR="004A08B2" w:rsidRPr="00AA29B8" w:rsidRDefault="004A08B2" w:rsidP="007D179B">
                      <w:pPr>
                        <w:rPr>
                          <w:sz w:val="16"/>
                        </w:rPr>
                      </w:pPr>
                      <w:r w:rsidRPr="00AA29B8">
                        <w:rPr>
                          <w:sz w:val="16"/>
                        </w:rPr>
                        <w:t>CD44-CD8+</w:t>
                      </w:r>
                    </w:p>
                  </w:txbxContent>
                </v:textbox>
              </v:shape>
            </w:pict>
          </mc:Fallback>
        </mc:AlternateContent>
      </w:r>
      <w:r>
        <w:rPr>
          <w:noProof/>
        </w:rPr>
        <mc:AlternateContent>
          <mc:Choice Requires="wps">
            <w:drawing>
              <wp:anchor distT="0" distB="0" distL="114300" distR="114300" simplePos="0" relativeHeight="251651584" behindDoc="0" locked="0" layoutInCell="1" allowOverlap="1" wp14:anchorId="24437D06" wp14:editId="302CE8AC">
                <wp:simplePos x="0" y="0"/>
                <wp:positionH relativeFrom="column">
                  <wp:posOffset>3898265</wp:posOffset>
                </wp:positionH>
                <wp:positionV relativeFrom="paragraph">
                  <wp:posOffset>2073910</wp:posOffset>
                </wp:positionV>
                <wp:extent cx="429491" cy="262947"/>
                <wp:effectExtent l="0" t="0" r="27940" b="22860"/>
                <wp:wrapNone/>
                <wp:docPr id="9" name="Text Box 9"/>
                <wp:cNvGraphicFramePr/>
                <a:graphic xmlns:a="http://schemas.openxmlformats.org/drawingml/2006/main">
                  <a:graphicData uri="http://schemas.microsoft.com/office/word/2010/wordprocessingShape">
                    <wps:wsp>
                      <wps:cNvSpPr txBox="1"/>
                      <wps:spPr>
                        <a:xfrm>
                          <a:off x="0" y="0"/>
                          <a:ext cx="429491" cy="262947"/>
                        </a:xfrm>
                        <a:prstGeom prst="rect">
                          <a:avLst/>
                        </a:prstGeom>
                        <a:solidFill>
                          <a:schemeClr val="lt1"/>
                        </a:solidFill>
                        <a:ln w="6350">
                          <a:solidFill>
                            <a:prstClr val="black"/>
                          </a:solidFill>
                        </a:ln>
                      </wps:spPr>
                      <wps:txbx>
                        <w:txbxContent>
                          <w:p w14:paraId="4439DBF8" w14:textId="77777777" w:rsidR="004A08B2" w:rsidRPr="000449D6" w:rsidRDefault="004A08B2" w:rsidP="007D179B">
                            <w:pPr>
                              <w:rPr>
                                <w:sz w:val="14"/>
                              </w:rPr>
                            </w:pPr>
                            <w:r w:rsidRPr="000449D6">
                              <w:rPr>
                                <w:sz w:val="14"/>
                              </w:rPr>
                              <w:t>CD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37D06" id="Text Box 9" o:spid="_x0000_s1041" type="#_x0000_t202" style="position:absolute;margin-left:306.95pt;margin-top:163.3pt;width:33.8pt;height:20.7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" fillcolor="white [3201]" strokeweight=".5pt">
                <v:textbox>
                  <w:txbxContent>
                    <w:p w14:paraId="4439DBF8" w14:textId="77777777" w:rsidR="004A08B2" w:rsidRPr="000449D6" w:rsidRDefault="004A08B2" w:rsidP="007D179B">
                      <w:pPr>
                        <w:rPr>
                          <w:sz w:val="14"/>
                        </w:rPr>
                      </w:pPr>
                      <w:r w:rsidRPr="000449D6">
                        <w:rPr>
                          <w:sz w:val="14"/>
                        </w:rPr>
                        <w:t>CD4-</w:t>
                      </w:r>
                    </w:p>
                  </w:txbxContent>
                </v:textbox>
              </v:shape>
            </w:pict>
          </mc:Fallback>
        </mc:AlternateContent>
      </w:r>
      <w:r>
        <w:rPr>
          <w:noProof/>
        </w:rPr>
        <mc:AlternateContent>
          <mc:Choice Requires="wps">
            <w:drawing>
              <wp:anchor distT="0" distB="0" distL="114300" distR="114300" simplePos="0" relativeHeight="251702784" behindDoc="0" locked="0" layoutInCell="1" allowOverlap="1" wp14:anchorId="031E3831" wp14:editId="4525D53C">
                <wp:simplePos x="0" y="0"/>
                <wp:positionH relativeFrom="column">
                  <wp:posOffset>2355850</wp:posOffset>
                </wp:positionH>
                <wp:positionV relativeFrom="paragraph">
                  <wp:posOffset>2954020</wp:posOffset>
                </wp:positionV>
                <wp:extent cx="595746" cy="270164"/>
                <wp:effectExtent l="0" t="0" r="13970" b="15875"/>
                <wp:wrapNone/>
                <wp:docPr id="13" name="Text Box 13"/>
                <wp:cNvGraphicFramePr/>
                <a:graphic xmlns:a="http://schemas.openxmlformats.org/drawingml/2006/main">
                  <a:graphicData uri="http://schemas.microsoft.com/office/word/2010/wordprocessingShape">
                    <wps:wsp>
                      <wps:cNvSpPr txBox="1"/>
                      <wps:spPr>
                        <a:xfrm>
                          <a:off x="0" y="0"/>
                          <a:ext cx="595746" cy="270164"/>
                        </a:xfrm>
                        <a:prstGeom prst="rect">
                          <a:avLst/>
                        </a:prstGeom>
                        <a:solidFill>
                          <a:schemeClr val="lt1"/>
                        </a:solidFill>
                        <a:ln w="6350">
                          <a:solidFill>
                            <a:prstClr val="black"/>
                          </a:solidFill>
                        </a:ln>
                      </wps:spPr>
                      <wps:txbx>
                        <w:txbxContent>
                          <w:p w14:paraId="176ADB2B" w14:textId="77777777" w:rsidR="004A08B2" w:rsidRDefault="004A08B2" w:rsidP="007D179B">
                            <w:r>
                              <w:t>CD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1E3831" id="Text Box 13" o:spid="_x0000_s1042" type="#_x0000_t202" style="position:absolute;margin-left:185.5pt;margin-top:232.6pt;width:46.9pt;height:21.25pt;z-index:251702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" fillcolor="white [3201]" strokeweight=".5pt">
                <v:textbox>
                  <w:txbxContent>
                    <w:p w14:paraId="176ADB2B" w14:textId="77777777" w:rsidR="004A08B2" w:rsidRDefault="004A08B2" w:rsidP="007D179B">
                      <w:r>
                        <w:t>CD44-</w:t>
                      </w:r>
                    </w:p>
                  </w:txbxContent>
                </v:textbox>
              </v:shape>
            </w:pict>
          </mc:Fallback>
        </mc:AlternateContent>
      </w:r>
      <w:r>
        <w:rPr>
          <w:noProof/>
        </w:rPr>
        <mc:AlternateContent>
          <mc:Choice Requires="wps">
            <w:drawing>
              <wp:anchor distT="0" distB="0" distL="114300" distR="114300" simplePos="0" relativeHeight="251690496" behindDoc="0" locked="0" layoutInCell="1" allowOverlap="1" wp14:anchorId="7289C9B1" wp14:editId="592230CB">
                <wp:simplePos x="0" y="0"/>
                <wp:positionH relativeFrom="column">
                  <wp:posOffset>1372235</wp:posOffset>
                </wp:positionH>
                <wp:positionV relativeFrom="paragraph">
                  <wp:posOffset>2966720</wp:posOffset>
                </wp:positionV>
                <wp:extent cx="595746" cy="270164"/>
                <wp:effectExtent l="0" t="0" r="13970" b="15875"/>
                <wp:wrapNone/>
                <wp:docPr id="12" name="Text Box 12"/>
                <wp:cNvGraphicFramePr/>
                <a:graphic xmlns:a="http://schemas.openxmlformats.org/drawingml/2006/main">
                  <a:graphicData uri="http://schemas.microsoft.com/office/word/2010/wordprocessingShape">
                    <wps:wsp>
                      <wps:cNvSpPr txBox="1"/>
                      <wps:spPr>
                        <a:xfrm>
                          <a:off x="0" y="0"/>
                          <a:ext cx="595746" cy="270164"/>
                        </a:xfrm>
                        <a:prstGeom prst="rect">
                          <a:avLst/>
                        </a:prstGeom>
                        <a:solidFill>
                          <a:schemeClr val="lt1"/>
                        </a:solidFill>
                        <a:ln w="6350">
                          <a:solidFill>
                            <a:prstClr val="black"/>
                          </a:solidFill>
                        </a:ln>
                      </wps:spPr>
                      <wps:txbx>
                        <w:txbxContent>
                          <w:p w14:paraId="7781CD70" w14:textId="77777777" w:rsidR="004A08B2" w:rsidRDefault="004A08B2" w:rsidP="007D179B">
                            <w:r>
                              <w:t>CD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89C9B1" id="Text Box 12" o:spid="_x0000_s1043" type="#_x0000_t202" style="position:absolute;margin-left:108.05pt;margin-top:233.6pt;width:46.9pt;height:21.25pt;z-index:251690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" fillcolor="white [3201]" strokeweight=".5pt">
                <v:textbox>
                  <w:txbxContent>
                    <w:p w14:paraId="7781CD70" w14:textId="77777777" w:rsidR="004A08B2" w:rsidRDefault="004A08B2" w:rsidP="007D179B">
                      <w:r>
                        <w:t>CD44+</w:t>
                      </w:r>
                    </w:p>
                  </w:txbxContent>
                </v:textbox>
              </v:shape>
            </w:pict>
          </mc:Fallback>
        </mc:AlternateContent>
      </w:r>
      <w:r>
        <w:rPr>
          <w:noProof/>
        </w:rPr>
        <mc:AlternateContent>
          <mc:Choice Requires="wps">
            <w:drawing>
              <wp:anchor distT="0" distB="0" distL="114300" distR="114300" simplePos="0" relativeHeight="251624960" behindDoc="0" locked="0" layoutInCell="1" allowOverlap="1" wp14:anchorId="2270363E" wp14:editId="58EFCDC2">
                <wp:simplePos x="0" y="0"/>
                <wp:positionH relativeFrom="column">
                  <wp:posOffset>2922270</wp:posOffset>
                </wp:positionH>
                <wp:positionV relativeFrom="paragraph">
                  <wp:posOffset>1350645</wp:posOffset>
                </wp:positionV>
                <wp:extent cx="886691" cy="256309"/>
                <wp:effectExtent l="0" t="0" r="27940" b="10795"/>
                <wp:wrapNone/>
                <wp:docPr id="6" name="Text Box 6"/>
                <wp:cNvGraphicFramePr/>
                <a:graphic xmlns:a="http://schemas.openxmlformats.org/drawingml/2006/main">
                  <a:graphicData uri="http://schemas.microsoft.com/office/word/2010/wordprocessingShape">
                    <wps:wsp>
                      <wps:cNvSpPr txBox="1"/>
                      <wps:spPr>
                        <a:xfrm>
                          <a:off x="0" y="0"/>
                          <a:ext cx="886691" cy="256309"/>
                        </a:xfrm>
                        <a:prstGeom prst="rect">
                          <a:avLst/>
                        </a:prstGeom>
                        <a:solidFill>
                          <a:schemeClr val="lt1"/>
                        </a:solidFill>
                        <a:ln w="6350">
                          <a:solidFill>
                            <a:prstClr val="black"/>
                          </a:solidFill>
                        </a:ln>
                      </wps:spPr>
                      <wps:txbx>
                        <w:txbxContent>
                          <w:p w14:paraId="5C76D6BF" w14:textId="77777777" w:rsidR="004A08B2" w:rsidRPr="000449D6" w:rsidRDefault="004A08B2" w:rsidP="007D179B">
                            <w:pPr>
                              <w:rPr>
                                <w:sz w:val="16"/>
                              </w:rPr>
                            </w:pPr>
                            <w:r w:rsidRPr="000449D6">
                              <w:rPr>
                                <w:sz w:val="16"/>
                              </w:rPr>
                              <w:t>TCRb+CD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0363E" id="Text Box 6" o:spid="_x0000_s1044" type="#_x0000_t202" style="position:absolute;margin-left:230.1pt;margin-top:106.35pt;width:69.8pt;height:20.2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" fillcolor="white [3201]" strokeweight=".5pt">
                <v:textbox>
                  <w:txbxContent>
                    <w:p w14:paraId="5C76D6BF" w14:textId="77777777" w:rsidR="004A08B2" w:rsidRPr="000449D6" w:rsidRDefault="004A08B2" w:rsidP="007D179B">
                      <w:pPr>
                        <w:rPr>
                          <w:sz w:val="16"/>
                        </w:rPr>
                      </w:pPr>
                      <w:r w:rsidRPr="000449D6">
                        <w:rPr>
                          <w:sz w:val="16"/>
                        </w:rPr>
                        <w:t>TCRb+CD19-</w:t>
                      </w:r>
                    </w:p>
                  </w:txbxContent>
                </v:textbox>
              </v:shape>
            </w:pict>
          </mc:Fallback>
        </mc:AlternateContent>
      </w:r>
      <w:r w:rsidRPr="00AA29B8">
        <w:rPr>
          <w:noProof/>
        </w:rPr>
        <w:drawing>
          <wp:inline distT="0" distB="0" distL="0" distR="0" wp14:anchorId="2866E779" wp14:editId="4C25F5C0">
            <wp:extent cx="5324475" cy="39909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r w:rsidRPr="00AA29B8">
        <w:t xml:space="preserve"> </w:t>
      </w:r>
      <w:r w:rsidR="007D179B" w:rsidRPr="004A7F25">
        <w:t xml:space="preserve"> </w:t>
      </w:r>
      <w:r w:rsidR="007D179B">
        <w:t xml:space="preserve"> </w:t>
      </w:r>
      <w:r w:rsidR="007D179B">
        <w:br w:type="page"/>
      </w:r>
    </w:p>
    <w:p w14:paraId="37141E50" w14:textId="77777777" w:rsidR="007D179B" w:rsidRDefault="007D179B" w:rsidP="007D179B">
      <w:r>
        <w:rPr>
          <w:rFonts w:hint="eastAsia"/>
        </w:rPr>
        <w:lastRenderedPageBreak/>
        <w:t>F</w:t>
      </w:r>
      <w:r>
        <w:t>igure 4a</w:t>
      </w:r>
    </w:p>
    <w:p w14:paraId="19DBB5DC" w14:textId="6216E61C" w:rsidR="007D179B" w:rsidRDefault="00A576CF" w:rsidP="007D179B">
      <w:r w:rsidRPr="00A576CF">
        <w:rPr>
          <w:noProof/>
        </w:rPr>
        <w:drawing>
          <wp:inline distT="0" distB="0" distL="0" distR="0" wp14:anchorId="28E5FD62" wp14:editId="04E66C82">
            <wp:extent cx="5942965" cy="53721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t="5541" b="7638"/>
                    <a:stretch/>
                  </pic:blipFill>
                  <pic:spPr bwMode="auto">
                    <a:xfrm>
                      <a:off x="0" y="0"/>
                      <a:ext cx="5943600" cy="5372674"/>
                    </a:xfrm>
                    <a:prstGeom prst="rect">
                      <a:avLst/>
                    </a:prstGeom>
                    <a:noFill/>
                    <a:ln>
                      <a:noFill/>
                    </a:ln>
                    <a:extLst>
                      <a:ext uri="{53640926-AAD7-44D8-BBD7-CCE9431645EC}">
                        <a14:shadowObscured xmlns:a14="http://schemas.microsoft.com/office/drawing/2010/main"/>
                      </a:ext>
                    </a:extLst>
                  </pic:spPr>
                </pic:pic>
              </a:graphicData>
            </a:graphic>
          </wp:inline>
        </w:drawing>
      </w:r>
    </w:p>
    <w:p w14:paraId="2386A21B" w14:textId="4F465D62" w:rsidR="0018760F" w:rsidRDefault="0018760F" w:rsidP="007D179B">
      <w:r>
        <w:rPr>
          <w:rFonts w:hint="eastAsia"/>
        </w:rPr>
        <w:t>F</w:t>
      </w:r>
      <w:r>
        <w:t>igure 4b</w:t>
      </w:r>
    </w:p>
    <w:p w14:paraId="51EF2DD9" w14:textId="3439E89C" w:rsidR="00AA29B8" w:rsidRDefault="000A230D" w:rsidP="0018760F">
      <w:pPr>
        <w:jc w:val="center"/>
      </w:pPr>
      <w:r w:rsidRPr="000A230D">
        <w:rPr>
          <w:noProof/>
        </w:rPr>
        <w:drawing>
          <wp:inline distT="0" distB="0" distL="0" distR="0" wp14:anchorId="089E4599" wp14:editId="503A8C1F">
            <wp:extent cx="2960370" cy="2112628"/>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t="4791"/>
                    <a:stretch/>
                  </pic:blipFill>
                  <pic:spPr bwMode="auto">
                    <a:xfrm>
                      <a:off x="0" y="0"/>
                      <a:ext cx="2962985" cy="2114494"/>
                    </a:xfrm>
                    <a:prstGeom prst="rect">
                      <a:avLst/>
                    </a:prstGeom>
                    <a:noFill/>
                    <a:ln>
                      <a:noFill/>
                    </a:ln>
                    <a:extLst>
                      <a:ext uri="{53640926-AAD7-44D8-BBD7-CCE9431645EC}">
                        <a14:shadowObscured xmlns:a14="http://schemas.microsoft.com/office/drawing/2010/main"/>
                      </a:ext>
                    </a:extLst>
                  </pic:spPr>
                </pic:pic>
              </a:graphicData>
            </a:graphic>
          </wp:inline>
        </w:drawing>
      </w:r>
    </w:p>
    <w:p w14:paraId="53508786" w14:textId="488E69D5" w:rsidR="007D179B" w:rsidRDefault="007D179B" w:rsidP="007D179B">
      <w:r>
        <w:lastRenderedPageBreak/>
        <w:t>Figure 5</w:t>
      </w:r>
      <w:r w:rsidR="0018760F">
        <w:t>a</w:t>
      </w:r>
      <w:r>
        <w:t xml:space="preserve"> </w:t>
      </w:r>
    </w:p>
    <w:p w14:paraId="536BF10D" w14:textId="2BCA725A" w:rsidR="007D179B" w:rsidRDefault="0018760F" w:rsidP="007D179B">
      <w:pPr>
        <w:jc w:val="center"/>
      </w:pPr>
      <w:r>
        <w:rPr>
          <w:noProof/>
        </w:rPr>
        <w:drawing>
          <wp:inline distT="0" distB="0" distL="0" distR="0" wp14:anchorId="014923EE" wp14:editId="56E546DE">
            <wp:extent cx="1385529" cy="1097280"/>
            <wp:effectExtent l="0" t="0" r="5715"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 5a SPADE CD19.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85529" cy="1097280"/>
                    </a:xfrm>
                    <a:prstGeom prst="rect">
                      <a:avLst/>
                    </a:prstGeom>
                  </pic:spPr>
                </pic:pic>
              </a:graphicData>
            </a:graphic>
          </wp:inline>
        </w:drawing>
      </w:r>
      <w:r>
        <w:rPr>
          <w:noProof/>
        </w:rPr>
        <w:drawing>
          <wp:inline distT="0" distB="0" distL="0" distR="0" wp14:anchorId="5D05365E" wp14:editId="001E29C5">
            <wp:extent cx="1385529" cy="1097280"/>
            <wp:effectExtent l="0" t="0" r="5715"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 5a SPADE CD4.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85529" cy="1097280"/>
                    </a:xfrm>
                    <a:prstGeom prst="rect">
                      <a:avLst/>
                    </a:prstGeom>
                  </pic:spPr>
                </pic:pic>
              </a:graphicData>
            </a:graphic>
          </wp:inline>
        </w:drawing>
      </w:r>
      <w:r>
        <w:rPr>
          <w:noProof/>
        </w:rPr>
        <w:drawing>
          <wp:inline distT="0" distB="0" distL="0" distR="0" wp14:anchorId="1D539B40" wp14:editId="6C82F883">
            <wp:extent cx="1385529" cy="1097280"/>
            <wp:effectExtent l="0" t="0" r="5715"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 5a SPADE CD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85529" cy="1097280"/>
                    </a:xfrm>
                    <a:prstGeom prst="rect">
                      <a:avLst/>
                    </a:prstGeom>
                  </pic:spPr>
                </pic:pic>
              </a:graphicData>
            </a:graphic>
          </wp:inline>
        </w:drawing>
      </w:r>
      <w:r>
        <w:rPr>
          <w:noProof/>
        </w:rPr>
        <w:drawing>
          <wp:inline distT="0" distB="0" distL="0" distR="0" wp14:anchorId="56CB1676" wp14:editId="4A068C67">
            <wp:extent cx="1385529" cy="1097280"/>
            <wp:effectExtent l="0" t="0" r="5715"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ure 5a SPADE CD44.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85529" cy="1097280"/>
                    </a:xfrm>
                    <a:prstGeom prst="rect">
                      <a:avLst/>
                    </a:prstGeom>
                  </pic:spPr>
                </pic:pic>
              </a:graphicData>
            </a:graphic>
          </wp:inline>
        </w:drawing>
      </w:r>
    </w:p>
    <w:p w14:paraId="1091BC1E" w14:textId="6ED766CD" w:rsidR="0018760F" w:rsidRDefault="0018760F" w:rsidP="0018760F">
      <w:r>
        <w:t>Figure 5b</w:t>
      </w:r>
    </w:p>
    <w:p w14:paraId="6F0B6399" w14:textId="7306BED2" w:rsidR="007D179B" w:rsidRDefault="000A230D" w:rsidP="007D179B">
      <w:r w:rsidRPr="000A230D">
        <w:rPr>
          <w:noProof/>
        </w:rPr>
        <w:drawing>
          <wp:inline distT="0" distB="0" distL="0" distR="0" wp14:anchorId="5A3054C3" wp14:editId="1ACFBB7E">
            <wp:extent cx="5943600" cy="3598179"/>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598179"/>
                    </a:xfrm>
                    <a:prstGeom prst="rect">
                      <a:avLst/>
                    </a:prstGeom>
                    <a:noFill/>
                    <a:ln>
                      <a:noFill/>
                    </a:ln>
                  </pic:spPr>
                </pic:pic>
              </a:graphicData>
            </a:graphic>
          </wp:inline>
        </w:drawing>
      </w:r>
      <w:r w:rsidR="007D179B">
        <w:t xml:space="preserve">   </w:t>
      </w:r>
    </w:p>
    <w:p w14:paraId="22F8E9A8" w14:textId="64936BA8" w:rsidR="007D179B" w:rsidRDefault="007D179B" w:rsidP="007D179B">
      <w:r>
        <w:t xml:space="preserve">Figure </w:t>
      </w:r>
      <w:r w:rsidR="0018760F">
        <w:t>5c</w:t>
      </w:r>
    </w:p>
    <w:p w14:paraId="42289C49" w14:textId="77777777" w:rsidR="007D179B" w:rsidRDefault="007D179B" w:rsidP="007D179B">
      <w:r w:rsidRPr="001D0BA9">
        <w:rPr>
          <w:noProof/>
        </w:rPr>
        <w:drawing>
          <wp:inline distT="0" distB="0" distL="0" distR="0" wp14:anchorId="65D289F7" wp14:editId="61756C08">
            <wp:extent cx="3122358" cy="2339163"/>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30740" cy="2345442"/>
                    </a:xfrm>
                    <a:prstGeom prst="rect">
                      <a:avLst/>
                    </a:prstGeom>
                    <a:noFill/>
                    <a:ln>
                      <a:noFill/>
                    </a:ln>
                  </pic:spPr>
                </pic:pic>
              </a:graphicData>
            </a:graphic>
          </wp:inline>
        </w:drawing>
      </w:r>
    </w:p>
    <w:p w14:paraId="3DFC8DCA" w14:textId="2D7A47D2" w:rsidR="007D179B" w:rsidRDefault="007D179B" w:rsidP="007D179B">
      <w:r>
        <w:br w:type="page"/>
      </w:r>
      <w:r>
        <w:lastRenderedPageBreak/>
        <w:t>Figure 6 Know one vs. Know some vs. Know all</w:t>
      </w:r>
    </w:p>
    <w:p w14:paraId="1CD86304" w14:textId="77777777" w:rsidR="007D179B" w:rsidRDefault="007D179B" w:rsidP="007D179B">
      <w:r w:rsidRPr="00BD1856">
        <w:rPr>
          <w:noProof/>
        </w:rPr>
        <w:drawing>
          <wp:inline distT="0" distB="0" distL="0" distR="0" wp14:anchorId="0049159F" wp14:editId="0ECF30EF">
            <wp:extent cx="5274310" cy="3954159"/>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954159"/>
                    </a:xfrm>
                    <a:prstGeom prst="rect">
                      <a:avLst/>
                    </a:prstGeom>
                    <a:noFill/>
                    <a:ln>
                      <a:noFill/>
                    </a:ln>
                  </pic:spPr>
                </pic:pic>
              </a:graphicData>
            </a:graphic>
          </wp:inline>
        </w:drawing>
      </w:r>
    </w:p>
    <w:p w14:paraId="345B41C2" w14:textId="77777777" w:rsidR="007D179B" w:rsidRDefault="007D179B" w:rsidP="007D179B">
      <w:r>
        <w:br w:type="page"/>
      </w:r>
    </w:p>
    <w:p w14:paraId="2BF676E3" w14:textId="77777777" w:rsidR="007D179B" w:rsidRDefault="007D179B" w:rsidP="007D179B">
      <w:r>
        <w:lastRenderedPageBreak/>
        <w:t>Figure 7 Addressing over-clustering</w:t>
      </w:r>
    </w:p>
    <w:p w14:paraId="293B99EA" w14:textId="0E531C5A" w:rsidR="00C4731D" w:rsidRDefault="007D179B" w:rsidP="007D179B">
      <w:r w:rsidRPr="00E317ED">
        <w:rPr>
          <w:noProof/>
        </w:rPr>
        <w:drawing>
          <wp:inline distT="0" distB="0" distL="0" distR="0" wp14:anchorId="3D94EED5" wp14:editId="159B3775">
            <wp:extent cx="5274310" cy="39557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r w:rsidR="00C4731D">
        <w:br w:type="page"/>
      </w:r>
    </w:p>
    <w:p w14:paraId="257371C1" w14:textId="6F679F0A" w:rsidR="007D179B" w:rsidRDefault="00C4731D" w:rsidP="007D179B">
      <w:r>
        <w:lastRenderedPageBreak/>
        <w:t>Figure 8 Performance on Different Noisy Level</w:t>
      </w:r>
    </w:p>
    <w:p w14:paraId="754D2862" w14:textId="001C25C7" w:rsidR="00C4731D" w:rsidRDefault="007C3537" w:rsidP="007D179B">
      <w:r w:rsidRPr="007C3537">
        <w:rPr>
          <w:noProof/>
        </w:rPr>
        <w:drawing>
          <wp:inline distT="0" distB="0" distL="0" distR="0" wp14:anchorId="0D48D5C4" wp14:editId="56406980">
            <wp:extent cx="5327015" cy="398716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27015" cy="3987165"/>
                    </a:xfrm>
                    <a:prstGeom prst="rect">
                      <a:avLst/>
                    </a:prstGeom>
                    <a:noFill/>
                    <a:ln>
                      <a:noFill/>
                    </a:ln>
                  </pic:spPr>
                </pic:pic>
              </a:graphicData>
            </a:graphic>
          </wp:inline>
        </w:drawing>
      </w:r>
    </w:p>
    <w:p w14:paraId="550C7E10" w14:textId="41D6FAFD" w:rsidR="007D179B" w:rsidRDefault="007D179B" w:rsidP="007D179B">
      <w:r>
        <w:br w:type="page"/>
      </w:r>
    </w:p>
    <w:p w14:paraId="07D481AC" w14:textId="1E0D4BD2" w:rsidR="007D179B" w:rsidRDefault="007D179B" w:rsidP="007D179B">
      <w:pPr>
        <w:pStyle w:val="Heading1"/>
      </w:pPr>
      <w:r>
        <w:lastRenderedPageBreak/>
        <w:t>Tables</w:t>
      </w:r>
    </w:p>
    <w:p w14:paraId="6A186853" w14:textId="77777777" w:rsidR="007D179B" w:rsidRDefault="007D179B" w:rsidP="007D179B">
      <w:r>
        <w:t>Table 1 Result on manual gated populations</w:t>
      </w:r>
    </w:p>
    <w:tbl>
      <w:tblPr>
        <w:tblW w:w="7900" w:type="dxa"/>
        <w:tblLayout w:type="fixed"/>
        <w:tblCellMar>
          <w:left w:w="0" w:type="dxa"/>
          <w:right w:w="0" w:type="dxa"/>
        </w:tblCellMar>
        <w:tblLook w:val="04A0" w:firstRow="1" w:lastRow="0" w:firstColumn="1" w:lastColumn="0" w:noHBand="0" w:noVBand="1"/>
      </w:tblPr>
      <w:tblGrid>
        <w:gridCol w:w="1540"/>
        <w:gridCol w:w="960"/>
        <w:gridCol w:w="1350"/>
        <w:gridCol w:w="1350"/>
        <w:gridCol w:w="1350"/>
        <w:gridCol w:w="1350"/>
      </w:tblGrid>
      <w:tr w:rsidR="007D179B" w14:paraId="11615D55" w14:textId="77777777" w:rsidTr="00823680">
        <w:trPr>
          <w:trHeight w:val="300"/>
        </w:trPr>
        <w:tc>
          <w:tcPr>
            <w:tcW w:w="15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5672ADE" w14:textId="77777777" w:rsidR="007D179B" w:rsidRDefault="007D179B" w:rsidP="00823680">
            <w:pPr>
              <w:rPr>
                <w:rFonts w:ascii="Calibri" w:hAnsi="Calibri"/>
                <w:color w:val="000000"/>
              </w:rPr>
            </w:pPr>
            <w:r>
              <w:rPr>
                <w:rFonts w:ascii="Calibri" w:hAnsi="Calibri"/>
                <w:color w:val="000000"/>
              </w:rPr>
              <w:t>Cell Population</w:t>
            </w:r>
          </w:p>
        </w:tc>
        <w:tc>
          <w:tcPr>
            <w:tcW w:w="96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1E46403" w14:textId="77777777" w:rsidR="007D179B" w:rsidRDefault="007D179B" w:rsidP="00823680">
            <w:pPr>
              <w:rPr>
                <w:rFonts w:ascii="Calibri" w:hAnsi="Calibri"/>
                <w:color w:val="000000"/>
              </w:rPr>
            </w:pPr>
            <w:r>
              <w:rPr>
                <w:rFonts w:ascii="Calibri" w:hAnsi="Calibri"/>
                <w:color w:val="000000"/>
              </w:rPr>
              <w:t>In Gate</w:t>
            </w:r>
          </w:p>
        </w:tc>
        <w:tc>
          <w:tcPr>
            <w:tcW w:w="135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1DD8701" w14:textId="77777777" w:rsidR="007D179B" w:rsidRDefault="007D179B" w:rsidP="00823680">
            <w:pPr>
              <w:rPr>
                <w:rFonts w:ascii="Calibri" w:hAnsi="Calibri"/>
                <w:color w:val="000000"/>
              </w:rPr>
            </w:pPr>
            <w:r>
              <w:rPr>
                <w:rFonts w:ascii="Calibri" w:hAnsi="Calibri"/>
                <w:color w:val="000000"/>
              </w:rPr>
              <w:t>True Positive</w:t>
            </w:r>
          </w:p>
        </w:tc>
        <w:tc>
          <w:tcPr>
            <w:tcW w:w="135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A9108E1" w14:textId="77777777" w:rsidR="007D179B" w:rsidRDefault="007D179B" w:rsidP="00823680">
            <w:pPr>
              <w:rPr>
                <w:rFonts w:ascii="Calibri" w:hAnsi="Calibri"/>
                <w:color w:val="000000"/>
              </w:rPr>
            </w:pPr>
            <w:r>
              <w:rPr>
                <w:rFonts w:ascii="Calibri" w:hAnsi="Calibri"/>
                <w:color w:val="000000"/>
              </w:rPr>
              <w:t>False Positive</w:t>
            </w:r>
          </w:p>
        </w:tc>
        <w:tc>
          <w:tcPr>
            <w:tcW w:w="135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90E7F92" w14:textId="77777777" w:rsidR="007D179B" w:rsidRDefault="007D179B" w:rsidP="00823680">
            <w:pPr>
              <w:rPr>
                <w:rFonts w:ascii="Calibri" w:hAnsi="Calibri"/>
                <w:color w:val="000000"/>
              </w:rPr>
            </w:pPr>
            <w:r>
              <w:rPr>
                <w:rFonts w:ascii="Calibri" w:hAnsi="Calibri"/>
                <w:color w:val="000000"/>
              </w:rPr>
              <w:t>False Negative</w:t>
            </w:r>
          </w:p>
        </w:tc>
        <w:tc>
          <w:tcPr>
            <w:tcW w:w="135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C40EA17" w14:textId="77777777" w:rsidR="007D179B" w:rsidRDefault="007D179B" w:rsidP="00823680">
            <w:pPr>
              <w:rPr>
                <w:rFonts w:ascii="Calibri" w:hAnsi="Calibri"/>
                <w:color w:val="000000"/>
              </w:rPr>
            </w:pPr>
            <w:r>
              <w:rPr>
                <w:rFonts w:ascii="Calibri" w:hAnsi="Calibri"/>
                <w:color w:val="000000"/>
              </w:rPr>
              <w:t>F-score</w:t>
            </w:r>
          </w:p>
        </w:tc>
      </w:tr>
      <w:tr w:rsidR="007D179B" w14:paraId="1E803822" w14:textId="77777777" w:rsidTr="00823680">
        <w:trPr>
          <w:trHeight w:val="300"/>
        </w:trPr>
        <w:tc>
          <w:tcPr>
            <w:tcW w:w="154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464BC9" w14:textId="77777777" w:rsidR="007D179B" w:rsidRDefault="007D179B" w:rsidP="00823680">
            <w:pPr>
              <w:rPr>
                <w:rFonts w:ascii="Calibri" w:hAnsi="Calibri"/>
                <w:color w:val="000000"/>
              </w:rPr>
            </w:pPr>
            <w:r>
              <w:rPr>
                <w:rFonts w:ascii="Calibri" w:hAnsi="Calibri"/>
                <w:color w:val="000000"/>
              </w:rPr>
              <w:t>CD4+ Effmen</w:t>
            </w:r>
          </w:p>
        </w:tc>
        <w:tc>
          <w:tcPr>
            <w:tcW w:w="9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6D649EB" w14:textId="77777777" w:rsidR="007D179B" w:rsidRDefault="007D179B" w:rsidP="00823680">
            <w:pPr>
              <w:jc w:val="right"/>
              <w:rPr>
                <w:rFonts w:ascii="Calibri" w:hAnsi="Calibri"/>
                <w:color w:val="000000"/>
              </w:rPr>
            </w:pPr>
            <w:r>
              <w:rPr>
                <w:rFonts w:ascii="Calibri" w:hAnsi="Calibri"/>
                <w:color w:val="000000"/>
              </w:rPr>
              <w:t>7</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5DE856E" w14:textId="77777777" w:rsidR="007D179B" w:rsidRDefault="007D179B" w:rsidP="00823680">
            <w:pPr>
              <w:jc w:val="right"/>
              <w:rPr>
                <w:rFonts w:ascii="Calibri" w:hAnsi="Calibri"/>
                <w:color w:val="000000"/>
              </w:rPr>
            </w:pPr>
            <w:r>
              <w:rPr>
                <w:rFonts w:ascii="Calibri" w:hAnsi="Calibri"/>
                <w:color w:val="000000"/>
              </w:rPr>
              <w:t>214</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4B18442" w14:textId="77777777" w:rsidR="007D179B" w:rsidRDefault="007D179B" w:rsidP="00823680">
            <w:pPr>
              <w:jc w:val="right"/>
              <w:rPr>
                <w:rFonts w:ascii="Calibri" w:hAnsi="Calibri"/>
                <w:color w:val="000000"/>
              </w:rPr>
            </w:pPr>
            <w:r>
              <w:rPr>
                <w:rFonts w:ascii="Calibri" w:hAnsi="Calibri"/>
                <w:color w:val="000000"/>
              </w:rPr>
              <w:t>1</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92BB3C3" w14:textId="3A4F7D31" w:rsidR="007D179B" w:rsidRDefault="004D5226" w:rsidP="00823680">
            <w:pPr>
              <w:jc w:val="right"/>
              <w:rPr>
                <w:rFonts w:ascii="Calibri" w:hAnsi="Calibri"/>
                <w:color w:val="000000"/>
              </w:rPr>
            </w:pPr>
            <w:r>
              <w:rPr>
                <w:rFonts w:ascii="Calibri" w:hAnsi="Calibri"/>
                <w:color w:val="000000"/>
              </w:rPr>
              <w:t>0</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9C2D3C" w14:textId="2ECC3B78" w:rsidR="007D179B" w:rsidRDefault="007D179B" w:rsidP="00823680">
            <w:pPr>
              <w:jc w:val="right"/>
              <w:rPr>
                <w:rFonts w:ascii="Calibri" w:hAnsi="Calibri"/>
                <w:color w:val="000000"/>
              </w:rPr>
            </w:pPr>
            <w:r>
              <w:rPr>
                <w:rFonts w:ascii="Calibri" w:hAnsi="Calibri"/>
                <w:color w:val="000000"/>
              </w:rPr>
              <w:t>0.9</w:t>
            </w:r>
            <w:r w:rsidR="004D5226">
              <w:rPr>
                <w:rFonts w:ascii="Calibri" w:hAnsi="Calibri"/>
                <w:color w:val="000000"/>
              </w:rPr>
              <w:t>98</w:t>
            </w:r>
          </w:p>
        </w:tc>
      </w:tr>
      <w:tr w:rsidR="007D179B" w14:paraId="2816042A" w14:textId="77777777" w:rsidTr="00823680">
        <w:trPr>
          <w:trHeight w:val="300"/>
        </w:trPr>
        <w:tc>
          <w:tcPr>
            <w:tcW w:w="154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7F621F4" w14:textId="77777777" w:rsidR="007D179B" w:rsidRDefault="007D179B" w:rsidP="00823680">
            <w:pPr>
              <w:rPr>
                <w:rFonts w:ascii="Calibri" w:hAnsi="Calibri"/>
                <w:color w:val="000000"/>
              </w:rPr>
            </w:pPr>
            <w:r>
              <w:rPr>
                <w:rFonts w:ascii="Calibri" w:hAnsi="Calibri"/>
                <w:color w:val="000000"/>
              </w:rPr>
              <w:t>CD4+ naïve</w:t>
            </w:r>
          </w:p>
        </w:tc>
        <w:tc>
          <w:tcPr>
            <w:tcW w:w="9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8170EB" w14:textId="77777777" w:rsidR="007D179B" w:rsidRDefault="007D179B" w:rsidP="00823680">
            <w:pPr>
              <w:jc w:val="right"/>
              <w:rPr>
                <w:rFonts w:ascii="Calibri" w:hAnsi="Calibri"/>
                <w:color w:val="000000"/>
              </w:rPr>
            </w:pPr>
            <w:r>
              <w:rPr>
                <w:rFonts w:ascii="Calibri" w:hAnsi="Calibri"/>
                <w:color w:val="000000"/>
              </w:rPr>
              <w:t>8</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D5DB10" w14:textId="77777777" w:rsidR="007D179B" w:rsidRDefault="007D179B" w:rsidP="00823680">
            <w:pPr>
              <w:jc w:val="right"/>
              <w:rPr>
                <w:rFonts w:ascii="Calibri" w:hAnsi="Calibri"/>
                <w:color w:val="000000"/>
              </w:rPr>
            </w:pPr>
            <w:r>
              <w:rPr>
                <w:rFonts w:ascii="Calibri" w:hAnsi="Calibri"/>
                <w:color w:val="000000"/>
              </w:rPr>
              <w:t>2290</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41B9AC" w14:textId="77777777" w:rsidR="007D179B" w:rsidRDefault="007D179B" w:rsidP="00823680">
            <w:pPr>
              <w:jc w:val="right"/>
              <w:rPr>
                <w:rFonts w:ascii="Calibri" w:hAnsi="Calibri"/>
                <w:color w:val="000000"/>
              </w:rPr>
            </w:pPr>
            <w:r>
              <w:rPr>
                <w:rFonts w:ascii="Calibri" w:hAnsi="Calibri"/>
                <w:color w:val="000000"/>
              </w:rPr>
              <w:t>8</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7CD28C" w14:textId="429D75DB" w:rsidR="007D179B" w:rsidRDefault="004D5226" w:rsidP="00823680">
            <w:pPr>
              <w:jc w:val="right"/>
              <w:rPr>
                <w:rFonts w:ascii="Calibri" w:hAnsi="Calibri"/>
                <w:color w:val="000000"/>
              </w:rPr>
            </w:pPr>
            <w:r>
              <w:rPr>
                <w:rFonts w:ascii="Calibri" w:hAnsi="Calibri"/>
                <w:color w:val="000000"/>
              </w:rPr>
              <w:t>0</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AA6479D" w14:textId="6187FD45" w:rsidR="007D179B" w:rsidRDefault="007D179B" w:rsidP="00823680">
            <w:pPr>
              <w:jc w:val="right"/>
              <w:rPr>
                <w:rFonts w:ascii="Calibri" w:hAnsi="Calibri"/>
                <w:color w:val="000000"/>
              </w:rPr>
            </w:pPr>
            <w:r>
              <w:rPr>
                <w:rFonts w:ascii="Calibri" w:hAnsi="Calibri"/>
                <w:color w:val="000000"/>
              </w:rPr>
              <w:t>0.9</w:t>
            </w:r>
            <w:r w:rsidR="004D5226">
              <w:rPr>
                <w:rFonts w:ascii="Calibri" w:hAnsi="Calibri"/>
                <w:color w:val="000000"/>
              </w:rPr>
              <w:t>98</w:t>
            </w:r>
          </w:p>
        </w:tc>
      </w:tr>
      <w:tr w:rsidR="007D179B" w14:paraId="6ECACCEC" w14:textId="77777777" w:rsidTr="00823680">
        <w:trPr>
          <w:trHeight w:val="300"/>
        </w:trPr>
        <w:tc>
          <w:tcPr>
            <w:tcW w:w="154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AA8696" w14:textId="77777777" w:rsidR="007D179B" w:rsidRDefault="007D179B" w:rsidP="00823680">
            <w:pPr>
              <w:rPr>
                <w:rFonts w:ascii="Calibri" w:hAnsi="Calibri"/>
                <w:color w:val="000000"/>
              </w:rPr>
            </w:pPr>
            <w:r>
              <w:rPr>
                <w:rFonts w:ascii="Calibri" w:hAnsi="Calibri"/>
                <w:color w:val="000000"/>
              </w:rPr>
              <w:t>CD8+ naïve</w:t>
            </w:r>
          </w:p>
        </w:tc>
        <w:tc>
          <w:tcPr>
            <w:tcW w:w="9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BFA25B2" w14:textId="77777777" w:rsidR="007D179B" w:rsidRDefault="007D179B" w:rsidP="00823680">
            <w:pPr>
              <w:jc w:val="right"/>
              <w:rPr>
                <w:rFonts w:ascii="Calibri" w:hAnsi="Calibri"/>
                <w:color w:val="000000"/>
              </w:rPr>
            </w:pPr>
            <w:r>
              <w:rPr>
                <w:rFonts w:ascii="Calibri" w:hAnsi="Calibri"/>
                <w:color w:val="000000"/>
              </w:rPr>
              <w:t>9</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6850B95" w14:textId="77777777" w:rsidR="007D179B" w:rsidRDefault="007D179B" w:rsidP="00823680">
            <w:pPr>
              <w:jc w:val="right"/>
              <w:rPr>
                <w:rFonts w:ascii="Calibri" w:hAnsi="Calibri"/>
                <w:color w:val="000000"/>
              </w:rPr>
            </w:pPr>
            <w:r>
              <w:rPr>
                <w:rFonts w:ascii="Calibri" w:hAnsi="Calibri"/>
                <w:color w:val="000000"/>
              </w:rPr>
              <w:t>487</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1A3EF3" w14:textId="77777777" w:rsidR="007D179B" w:rsidRDefault="007D179B" w:rsidP="00823680">
            <w:pPr>
              <w:jc w:val="right"/>
              <w:rPr>
                <w:rFonts w:ascii="Calibri" w:hAnsi="Calibri"/>
                <w:color w:val="000000"/>
              </w:rPr>
            </w:pPr>
            <w:r>
              <w:rPr>
                <w:rFonts w:ascii="Calibri" w:hAnsi="Calibri"/>
                <w:color w:val="000000"/>
              </w:rPr>
              <w:t>1</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EEDD8B9" w14:textId="4110FF03" w:rsidR="007D179B" w:rsidRDefault="004D5226" w:rsidP="00823680">
            <w:pPr>
              <w:jc w:val="right"/>
              <w:rPr>
                <w:rFonts w:ascii="Calibri" w:hAnsi="Calibri"/>
                <w:color w:val="000000"/>
              </w:rPr>
            </w:pPr>
            <w:r>
              <w:rPr>
                <w:rFonts w:ascii="Calibri" w:hAnsi="Calibri"/>
                <w:color w:val="000000"/>
              </w:rPr>
              <w:t>0</w:t>
            </w:r>
          </w:p>
        </w:tc>
        <w:tc>
          <w:tcPr>
            <w:tcW w:w="135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5A03981" w14:textId="7DA5211D" w:rsidR="007D179B" w:rsidRDefault="007D179B" w:rsidP="00823680">
            <w:pPr>
              <w:jc w:val="right"/>
              <w:rPr>
                <w:rFonts w:ascii="Calibri" w:hAnsi="Calibri"/>
                <w:color w:val="000000"/>
              </w:rPr>
            </w:pPr>
            <w:r>
              <w:rPr>
                <w:rFonts w:ascii="Calibri" w:hAnsi="Calibri"/>
                <w:color w:val="000000"/>
              </w:rPr>
              <w:t>0.9</w:t>
            </w:r>
            <w:r w:rsidR="004D5226">
              <w:rPr>
                <w:rFonts w:ascii="Calibri" w:hAnsi="Calibri"/>
                <w:color w:val="000000"/>
              </w:rPr>
              <w:t>99</w:t>
            </w:r>
          </w:p>
        </w:tc>
      </w:tr>
    </w:tbl>
    <w:p w14:paraId="7F22836A" w14:textId="62308962" w:rsidR="007D179B" w:rsidRPr="007D179B" w:rsidRDefault="007D179B" w:rsidP="007D179B">
      <w:r>
        <w:t xml:space="preserve"> </w:t>
      </w:r>
    </w:p>
    <w:p w14:paraId="04EB4C8F" w14:textId="2FA96BBB" w:rsidR="007D179B" w:rsidRDefault="007D179B" w:rsidP="007D179B">
      <w:r>
        <w:t>Table 2 Result on SPADE defined populations</w:t>
      </w:r>
    </w:p>
    <w:tbl>
      <w:tblPr>
        <w:tblW w:w="8880" w:type="dxa"/>
        <w:tblLook w:val="04A0" w:firstRow="1" w:lastRow="0" w:firstColumn="1" w:lastColumn="0" w:noHBand="0" w:noVBand="1"/>
      </w:tblPr>
      <w:tblGrid>
        <w:gridCol w:w="2120"/>
        <w:gridCol w:w="880"/>
        <w:gridCol w:w="1560"/>
        <w:gridCol w:w="1560"/>
        <w:gridCol w:w="1760"/>
        <w:gridCol w:w="1000"/>
      </w:tblGrid>
      <w:tr w:rsidR="007D179B" w:rsidRPr="00DD16BE" w14:paraId="1E6DD948" w14:textId="77777777" w:rsidTr="00823680">
        <w:trPr>
          <w:trHeight w:val="300"/>
        </w:trPr>
        <w:tc>
          <w:tcPr>
            <w:tcW w:w="2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E4BE19" w14:textId="77777777" w:rsidR="007D179B" w:rsidRPr="00DD16BE" w:rsidRDefault="007D179B" w:rsidP="00823680">
            <w:pPr>
              <w:rPr>
                <w:rFonts w:ascii="Calibri" w:eastAsia="Times New Roman" w:hAnsi="Calibri" w:cs="Calibri"/>
                <w:color w:val="000000"/>
              </w:rPr>
            </w:pPr>
            <w:r w:rsidRPr="00DD16BE">
              <w:rPr>
                <w:rFonts w:ascii="Calibri" w:eastAsia="Times New Roman" w:hAnsi="Calibri" w:cs="Calibri"/>
                <w:color w:val="000000"/>
              </w:rPr>
              <w:t>Target Popula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4F5DAF1B" w14:textId="77777777" w:rsidR="007D179B" w:rsidRPr="00DD16BE" w:rsidRDefault="007D179B" w:rsidP="00823680">
            <w:pPr>
              <w:rPr>
                <w:rFonts w:ascii="Calibri" w:eastAsia="Times New Roman" w:hAnsi="Calibri" w:cs="Calibri"/>
                <w:color w:val="000000"/>
              </w:rPr>
            </w:pPr>
            <w:r w:rsidRPr="00DD16BE">
              <w:rPr>
                <w:rFonts w:ascii="Calibri" w:eastAsia="Times New Roman" w:hAnsi="Calibri" w:cs="Calibri"/>
                <w:color w:val="000000"/>
              </w:rPr>
              <w:t>In Gate</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58137978" w14:textId="77777777" w:rsidR="007D179B" w:rsidRPr="00DD16BE" w:rsidRDefault="007D179B" w:rsidP="00823680">
            <w:pPr>
              <w:rPr>
                <w:rFonts w:ascii="Calibri" w:eastAsia="Times New Roman" w:hAnsi="Calibri" w:cs="Calibri"/>
                <w:color w:val="000000"/>
              </w:rPr>
            </w:pPr>
            <w:r w:rsidRPr="00DD16BE">
              <w:rPr>
                <w:rFonts w:ascii="Calibri" w:eastAsia="Times New Roman" w:hAnsi="Calibri" w:cs="Calibri"/>
                <w:color w:val="000000"/>
              </w:rPr>
              <w:t>True Positive</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7E27E88D" w14:textId="77777777" w:rsidR="007D179B" w:rsidRPr="00DD16BE" w:rsidRDefault="007D179B" w:rsidP="00823680">
            <w:pPr>
              <w:rPr>
                <w:rFonts w:ascii="Calibri" w:eastAsia="Times New Roman" w:hAnsi="Calibri" w:cs="Calibri"/>
                <w:color w:val="000000"/>
              </w:rPr>
            </w:pPr>
            <w:r w:rsidRPr="00DD16BE">
              <w:rPr>
                <w:rFonts w:ascii="Calibri" w:eastAsia="Times New Roman" w:hAnsi="Calibri" w:cs="Calibri"/>
                <w:color w:val="000000"/>
              </w:rPr>
              <w:t>False Positive</w:t>
            </w:r>
          </w:p>
        </w:tc>
        <w:tc>
          <w:tcPr>
            <w:tcW w:w="1760" w:type="dxa"/>
            <w:tcBorders>
              <w:top w:val="single" w:sz="4" w:space="0" w:color="auto"/>
              <w:left w:val="nil"/>
              <w:bottom w:val="single" w:sz="4" w:space="0" w:color="auto"/>
              <w:right w:val="single" w:sz="4" w:space="0" w:color="auto"/>
            </w:tcBorders>
            <w:shd w:val="clear" w:color="auto" w:fill="auto"/>
            <w:noWrap/>
            <w:vAlign w:val="bottom"/>
            <w:hideMark/>
          </w:tcPr>
          <w:p w14:paraId="5C116201" w14:textId="77777777" w:rsidR="007D179B" w:rsidRPr="00DD16BE" w:rsidRDefault="007D179B" w:rsidP="00823680">
            <w:pPr>
              <w:rPr>
                <w:rFonts w:ascii="Calibri" w:eastAsia="Times New Roman" w:hAnsi="Calibri" w:cs="Calibri"/>
                <w:color w:val="000000"/>
              </w:rPr>
            </w:pPr>
            <w:r w:rsidRPr="00DD16BE">
              <w:rPr>
                <w:rFonts w:ascii="Calibri" w:eastAsia="Times New Roman" w:hAnsi="Calibri" w:cs="Calibri"/>
                <w:color w:val="000000"/>
              </w:rPr>
              <w:t>False Negativ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21E9B913" w14:textId="77777777" w:rsidR="007D179B" w:rsidRPr="00DD16BE" w:rsidRDefault="007D179B" w:rsidP="00823680">
            <w:pPr>
              <w:rPr>
                <w:rFonts w:ascii="Calibri" w:eastAsia="Times New Roman" w:hAnsi="Calibri" w:cs="Calibri"/>
                <w:color w:val="000000"/>
              </w:rPr>
            </w:pPr>
            <w:r w:rsidRPr="00DD16BE">
              <w:rPr>
                <w:rFonts w:ascii="Calibri" w:eastAsia="Times New Roman" w:hAnsi="Calibri" w:cs="Calibri"/>
                <w:color w:val="000000"/>
              </w:rPr>
              <w:t>F-score</w:t>
            </w:r>
          </w:p>
        </w:tc>
      </w:tr>
      <w:tr w:rsidR="007D179B" w:rsidRPr="00DD16BE" w14:paraId="79A673D4" w14:textId="77777777" w:rsidTr="00823680">
        <w:trPr>
          <w:trHeight w:val="300"/>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77356EA7"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1</w:t>
            </w:r>
          </w:p>
        </w:tc>
        <w:tc>
          <w:tcPr>
            <w:tcW w:w="880" w:type="dxa"/>
            <w:tcBorders>
              <w:top w:val="nil"/>
              <w:left w:val="nil"/>
              <w:bottom w:val="single" w:sz="4" w:space="0" w:color="auto"/>
              <w:right w:val="single" w:sz="4" w:space="0" w:color="auto"/>
            </w:tcBorders>
            <w:shd w:val="clear" w:color="auto" w:fill="auto"/>
            <w:noWrap/>
            <w:vAlign w:val="bottom"/>
            <w:hideMark/>
          </w:tcPr>
          <w:p w14:paraId="57E2F228"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8</w:t>
            </w:r>
          </w:p>
        </w:tc>
        <w:tc>
          <w:tcPr>
            <w:tcW w:w="1560" w:type="dxa"/>
            <w:tcBorders>
              <w:top w:val="nil"/>
              <w:left w:val="nil"/>
              <w:bottom w:val="single" w:sz="4" w:space="0" w:color="auto"/>
              <w:right w:val="single" w:sz="4" w:space="0" w:color="auto"/>
            </w:tcBorders>
            <w:shd w:val="clear" w:color="auto" w:fill="auto"/>
            <w:noWrap/>
            <w:vAlign w:val="bottom"/>
            <w:hideMark/>
          </w:tcPr>
          <w:p w14:paraId="3870BB2E"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75</w:t>
            </w:r>
          </w:p>
        </w:tc>
        <w:tc>
          <w:tcPr>
            <w:tcW w:w="1560" w:type="dxa"/>
            <w:tcBorders>
              <w:top w:val="nil"/>
              <w:left w:val="nil"/>
              <w:bottom w:val="single" w:sz="4" w:space="0" w:color="auto"/>
              <w:right w:val="single" w:sz="4" w:space="0" w:color="auto"/>
            </w:tcBorders>
            <w:shd w:val="clear" w:color="auto" w:fill="auto"/>
            <w:noWrap/>
            <w:vAlign w:val="bottom"/>
            <w:hideMark/>
          </w:tcPr>
          <w:p w14:paraId="57C99499"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9</w:t>
            </w:r>
          </w:p>
        </w:tc>
        <w:tc>
          <w:tcPr>
            <w:tcW w:w="1760" w:type="dxa"/>
            <w:tcBorders>
              <w:top w:val="nil"/>
              <w:left w:val="nil"/>
              <w:bottom w:val="single" w:sz="4" w:space="0" w:color="auto"/>
              <w:right w:val="single" w:sz="4" w:space="0" w:color="auto"/>
            </w:tcBorders>
            <w:shd w:val="clear" w:color="auto" w:fill="auto"/>
            <w:noWrap/>
            <w:vAlign w:val="bottom"/>
            <w:hideMark/>
          </w:tcPr>
          <w:p w14:paraId="6B5696F5"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14</w:t>
            </w:r>
          </w:p>
        </w:tc>
        <w:tc>
          <w:tcPr>
            <w:tcW w:w="1000" w:type="dxa"/>
            <w:tcBorders>
              <w:top w:val="nil"/>
              <w:left w:val="nil"/>
              <w:bottom w:val="single" w:sz="4" w:space="0" w:color="auto"/>
              <w:right w:val="single" w:sz="4" w:space="0" w:color="auto"/>
            </w:tcBorders>
            <w:shd w:val="clear" w:color="auto" w:fill="auto"/>
            <w:noWrap/>
            <w:vAlign w:val="bottom"/>
            <w:hideMark/>
          </w:tcPr>
          <w:p w14:paraId="73EA2BFD"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0.867</w:t>
            </w:r>
          </w:p>
        </w:tc>
      </w:tr>
      <w:tr w:rsidR="007D179B" w:rsidRPr="00DD16BE" w14:paraId="5F079ACD" w14:textId="77777777" w:rsidTr="00823680">
        <w:trPr>
          <w:trHeight w:val="300"/>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01B69404"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45904A4"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6</w:t>
            </w:r>
          </w:p>
        </w:tc>
        <w:tc>
          <w:tcPr>
            <w:tcW w:w="1560" w:type="dxa"/>
            <w:tcBorders>
              <w:top w:val="nil"/>
              <w:left w:val="nil"/>
              <w:bottom w:val="single" w:sz="4" w:space="0" w:color="auto"/>
              <w:right w:val="single" w:sz="4" w:space="0" w:color="auto"/>
            </w:tcBorders>
            <w:shd w:val="clear" w:color="auto" w:fill="auto"/>
            <w:noWrap/>
            <w:vAlign w:val="bottom"/>
            <w:hideMark/>
          </w:tcPr>
          <w:p w14:paraId="7613E157"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3556</w:t>
            </w:r>
          </w:p>
        </w:tc>
        <w:tc>
          <w:tcPr>
            <w:tcW w:w="1560" w:type="dxa"/>
            <w:tcBorders>
              <w:top w:val="nil"/>
              <w:left w:val="nil"/>
              <w:bottom w:val="single" w:sz="4" w:space="0" w:color="auto"/>
              <w:right w:val="single" w:sz="4" w:space="0" w:color="auto"/>
            </w:tcBorders>
            <w:shd w:val="clear" w:color="auto" w:fill="auto"/>
            <w:noWrap/>
            <w:vAlign w:val="bottom"/>
            <w:hideMark/>
          </w:tcPr>
          <w:p w14:paraId="73B8CEAC"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98</w:t>
            </w:r>
          </w:p>
        </w:tc>
        <w:tc>
          <w:tcPr>
            <w:tcW w:w="1760" w:type="dxa"/>
            <w:tcBorders>
              <w:top w:val="nil"/>
              <w:left w:val="nil"/>
              <w:bottom w:val="single" w:sz="4" w:space="0" w:color="auto"/>
              <w:right w:val="single" w:sz="4" w:space="0" w:color="auto"/>
            </w:tcBorders>
            <w:shd w:val="clear" w:color="auto" w:fill="auto"/>
            <w:noWrap/>
            <w:vAlign w:val="bottom"/>
            <w:hideMark/>
          </w:tcPr>
          <w:p w14:paraId="13DD974B"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0</w:t>
            </w:r>
          </w:p>
        </w:tc>
        <w:tc>
          <w:tcPr>
            <w:tcW w:w="1000" w:type="dxa"/>
            <w:tcBorders>
              <w:top w:val="nil"/>
              <w:left w:val="nil"/>
              <w:bottom w:val="single" w:sz="4" w:space="0" w:color="auto"/>
              <w:right w:val="single" w:sz="4" w:space="0" w:color="auto"/>
            </w:tcBorders>
            <w:shd w:val="clear" w:color="auto" w:fill="auto"/>
            <w:noWrap/>
            <w:vAlign w:val="bottom"/>
            <w:hideMark/>
          </w:tcPr>
          <w:p w14:paraId="3701E6FF"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0.986</w:t>
            </w:r>
          </w:p>
        </w:tc>
      </w:tr>
      <w:tr w:rsidR="007D179B" w:rsidRPr="00DD16BE" w14:paraId="687A9A0D" w14:textId="77777777" w:rsidTr="00823680">
        <w:trPr>
          <w:trHeight w:val="300"/>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41CAA654"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3</w:t>
            </w:r>
          </w:p>
        </w:tc>
        <w:tc>
          <w:tcPr>
            <w:tcW w:w="880" w:type="dxa"/>
            <w:tcBorders>
              <w:top w:val="nil"/>
              <w:left w:val="nil"/>
              <w:bottom w:val="single" w:sz="4" w:space="0" w:color="auto"/>
              <w:right w:val="single" w:sz="4" w:space="0" w:color="auto"/>
            </w:tcBorders>
            <w:shd w:val="clear" w:color="auto" w:fill="auto"/>
            <w:noWrap/>
            <w:vAlign w:val="bottom"/>
            <w:hideMark/>
          </w:tcPr>
          <w:p w14:paraId="165BC806"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5</w:t>
            </w:r>
          </w:p>
        </w:tc>
        <w:tc>
          <w:tcPr>
            <w:tcW w:w="1560" w:type="dxa"/>
            <w:tcBorders>
              <w:top w:val="nil"/>
              <w:left w:val="nil"/>
              <w:bottom w:val="single" w:sz="4" w:space="0" w:color="auto"/>
              <w:right w:val="single" w:sz="4" w:space="0" w:color="auto"/>
            </w:tcBorders>
            <w:shd w:val="clear" w:color="auto" w:fill="auto"/>
            <w:noWrap/>
            <w:vAlign w:val="bottom"/>
            <w:hideMark/>
          </w:tcPr>
          <w:p w14:paraId="5A154A0C"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1569</w:t>
            </w:r>
          </w:p>
        </w:tc>
        <w:tc>
          <w:tcPr>
            <w:tcW w:w="1560" w:type="dxa"/>
            <w:tcBorders>
              <w:top w:val="nil"/>
              <w:left w:val="nil"/>
              <w:bottom w:val="single" w:sz="4" w:space="0" w:color="auto"/>
              <w:right w:val="single" w:sz="4" w:space="0" w:color="auto"/>
            </w:tcBorders>
            <w:shd w:val="clear" w:color="auto" w:fill="auto"/>
            <w:noWrap/>
            <w:vAlign w:val="bottom"/>
            <w:hideMark/>
          </w:tcPr>
          <w:p w14:paraId="7DC68D37"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10</w:t>
            </w:r>
          </w:p>
        </w:tc>
        <w:tc>
          <w:tcPr>
            <w:tcW w:w="1760" w:type="dxa"/>
            <w:tcBorders>
              <w:top w:val="nil"/>
              <w:left w:val="nil"/>
              <w:bottom w:val="single" w:sz="4" w:space="0" w:color="auto"/>
              <w:right w:val="single" w:sz="4" w:space="0" w:color="auto"/>
            </w:tcBorders>
            <w:shd w:val="clear" w:color="auto" w:fill="auto"/>
            <w:noWrap/>
            <w:vAlign w:val="bottom"/>
            <w:hideMark/>
          </w:tcPr>
          <w:p w14:paraId="45247589"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60</w:t>
            </w:r>
          </w:p>
        </w:tc>
        <w:tc>
          <w:tcPr>
            <w:tcW w:w="1000" w:type="dxa"/>
            <w:tcBorders>
              <w:top w:val="nil"/>
              <w:left w:val="nil"/>
              <w:bottom w:val="single" w:sz="4" w:space="0" w:color="auto"/>
              <w:right w:val="single" w:sz="4" w:space="0" w:color="auto"/>
            </w:tcBorders>
            <w:shd w:val="clear" w:color="auto" w:fill="auto"/>
            <w:noWrap/>
            <w:vAlign w:val="bottom"/>
            <w:hideMark/>
          </w:tcPr>
          <w:p w14:paraId="22BDDAAB"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0.978</w:t>
            </w:r>
          </w:p>
        </w:tc>
      </w:tr>
      <w:tr w:rsidR="007D179B" w:rsidRPr="00DD16BE" w14:paraId="146EC21E" w14:textId="77777777" w:rsidTr="00823680">
        <w:trPr>
          <w:trHeight w:val="300"/>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4274CCF3"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4</w:t>
            </w:r>
          </w:p>
        </w:tc>
        <w:tc>
          <w:tcPr>
            <w:tcW w:w="880" w:type="dxa"/>
            <w:tcBorders>
              <w:top w:val="nil"/>
              <w:left w:val="nil"/>
              <w:bottom w:val="single" w:sz="4" w:space="0" w:color="auto"/>
              <w:right w:val="single" w:sz="4" w:space="0" w:color="auto"/>
            </w:tcBorders>
            <w:shd w:val="clear" w:color="auto" w:fill="auto"/>
            <w:noWrap/>
            <w:vAlign w:val="bottom"/>
            <w:hideMark/>
          </w:tcPr>
          <w:p w14:paraId="15E75328"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3</w:t>
            </w:r>
          </w:p>
        </w:tc>
        <w:tc>
          <w:tcPr>
            <w:tcW w:w="1560" w:type="dxa"/>
            <w:tcBorders>
              <w:top w:val="nil"/>
              <w:left w:val="nil"/>
              <w:bottom w:val="single" w:sz="4" w:space="0" w:color="auto"/>
              <w:right w:val="single" w:sz="4" w:space="0" w:color="auto"/>
            </w:tcBorders>
            <w:shd w:val="clear" w:color="auto" w:fill="auto"/>
            <w:noWrap/>
            <w:vAlign w:val="bottom"/>
            <w:hideMark/>
          </w:tcPr>
          <w:p w14:paraId="666DE6F1"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4318</w:t>
            </w:r>
          </w:p>
        </w:tc>
        <w:tc>
          <w:tcPr>
            <w:tcW w:w="1560" w:type="dxa"/>
            <w:tcBorders>
              <w:top w:val="nil"/>
              <w:left w:val="nil"/>
              <w:bottom w:val="single" w:sz="4" w:space="0" w:color="auto"/>
              <w:right w:val="single" w:sz="4" w:space="0" w:color="auto"/>
            </w:tcBorders>
            <w:shd w:val="clear" w:color="auto" w:fill="auto"/>
            <w:noWrap/>
            <w:vAlign w:val="bottom"/>
            <w:hideMark/>
          </w:tcPr>
          <w:p w14:paraId="21419B59"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0</w:t>
            </w:r>
          </w:p>
        </w:tc>
        <w:tc>
          <w:tcPr>
            <w:tcW w:w="1760" w:type="dxa"/>
            <w:tcBorders>
              <w:top w:val="nil"/>
              <w:left w:val="nil"/>
              <w:bottom w:val="single" w:sz="4" w:space="0" w:color="auto"/>
              <w:right w:val="single" w:sz="4" w:space="0" w:color="auto"/>
            </w:tcBorders>
            <w:shd w:val="clear" w:color="auto" w:fill="auto"/>
            <w:noWrap/>
            <w:vAlign w:val="bottom"/>
            <w:hideMark/>
          </w:tcPr>
          <w:p w14:paraId="6CF1591B"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172</w:t>
            </w:r>
          </w:p>
        </w:tc>
        <w:tc>
          <w:tcPr>
            <w:tcW w:w="1000" w:type="dxa"/>
            <w:tcBorders>
              <w:top w:val="nil"/>
              <w:left w:val="nil"/>
              <w:bottom w:val="single" w:sz="4" w:space="0" w:color="auto"/>
              <w:right w:val="single" w:sz="4" w:space="0" w:color="auto"/>
            </w:tcBorders>
            <w:shd w:val="clear" w:color="auto" w:fill="auto"/>
            <w:noWrap/>
            <w:vAlign w:val="bottom"/>
            <w:hideMark/>
          </w:tcPr>
          <w:p w14:paraId="01F44E5C" w14:textId="77777777" w:rsidR="007D179B" w:rsidRPr="00DD16BE" w:rsidRDefault="007D179B" w:rsidP="00823680">
            <w:pPr>
              <w:jc w:val="right"/>
              <w:rPr>
                <w:rFonts w:ascii="Calibri" w:eastAsia="Times New Roman" w:hAnsi="Calibri" w:cs="Calibri"/>
                <w:color w:val="000000"/>
              </w:rPr>
            </w:pPr>
            <w:r w:rsidRPr="00DD16BE">
              <w:rPr>
                <w:rFonts w:ascii="Calibri" w:eastAsia="Times New Roman" w:hAnsi="Calibri" w:cs="Calibri"/>
                <w:color w:val="000000"/>
              </w:rPr>
              <w:t>0.98047</w:t>
            </w:r>
          </w:p>
        </w:tc>
      </w:tr>
    </w:tbl>
    <w:p w14:paraId="3817D24B" w14:textId="151E2E69" w:rsidR="006368A9" w:rsidRDefault="007D179B" w:rsidP="007D179B">
      <w:r>
        <w:t xml:space="preserve"> </w:t>
      </w:r>
      <w:r w:rsidR="006368A9">
        <w:br w:type="page"/>
      </w:r>
    </w:p>
    <w:p w14:paraId="41E73428" w14:textId="099D5885" w:rsidR="007D179B" w:rsidRDefault="006368A9" w:rsidP="00231913">
      <w:pPr>
        <w:pStyle w:val="Heading1"/>
      </w:pPr>
      <w:r>
        <w:lastRenderedPageBreak/>
        <w:t>Supplementary</w:t>
      </w:r>
    </w:p>
    <w:p w14:paraId="1472841F" w14:textId="77777777" w:rsidR="006368A9" w:rsidRDefault="006368A9" w:rsidP="006368A9">
      <w:r>
        <w:t xml:space="preserve">Figure S1 This is the gating hierarchy generated from k means defined populations where k is 10. In this visualization, all gates including some redundant gates (for example Node 3 and 8) are represented. </w:t>
      </w:r>
    </w:p>
    <w:p w14:paraId="084361CC" w14:textId="77777777" w:rsidR="006368A9" w:rsidRDefault="006368A9" w:rsidP="006368A9">
      <w:pPr>
        <w:rPr>
          <w:b/>
        </w:rPr>
      </w:pPr>
      <w:r w:rsidRPr="002936EC">
        <w:rPr>
          <w:noProof/>
        </w:rPr>
        <w:drawing>
          <wp:inline distT="0" distB="0" distL="0" distR="0" wp14:anchorId="1E9EC480" wp14:editId="4BE52AA8">
            <wp:extent cx="5657850" cy="5249825"/>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58857" cy="5250759"/>
                    </a:xfrm>
                    <a:prstGeom prst="rect">
                      <a:avLst/>
                    </a:prstGeom>
                    <a:noFill/>
                    <a:ln>
                      <a:noFill/>
                    </a:ln>
                  </pic:spPr>
                </pic:pic>
              </a:graphicData>
            </a:graphic>
          </wp:inline>
        </w:drawing>
      </w:r>
    </w:p>
    <w:p w14:paraId="1C0B7BFE" w14:textId="77777777" w:rsidR="006368A9" w:rsidRPr="002936EC" w:rsidRDefault="006368A9" w:rsidP="006368A9">
      <w:pPr>
        <w:rPr>
          <w:b/>
        </w:rPr>
      </w:pPr>
    </w:p>
    <w:p w14:paraId="7FA0918B" w14:textId="77777777" w:rsidR="006368A9" w:rsidRDefault="006368A9" w:rsidP="006368A9">
      <w:r>
        <w:br w:type="page"/>
      </w:r>
    </w:p>
    <w:p w14:paraId="4DFC6C45" w14:textId="77777777" w:rsidR="006368A9" w:rsidRDefault="006368A9" w:rsidP="006368A9"/>
    <w:p w14:paraId="67D266C2" w14:textId="72C680AB" w:rsidR="006368A9" w:rsidRDefault="006368A9" w:rsidP="006368A9">
      <w:r>
        <w:t>Figure S2 a) This is the gating hierarchy generated from Pheno</w:t>
      </w:r>
      <w:r w:rsidR="00231913">
        <w:t>G</w:t>
      </w:r>
      <w:r>
        <w:t xml:space="preserve">raph defined populations with default parameters. b) The hierarchy tree. The number in the tree correspond to the node ID in a). </w:t>
      </w:r>
    </w:p>
    <w:p w14:paraId="0DBD1C90" w14:textId="77777777" w:rsidR="006368A9" w:rsidRDefault="006368A9" w:rsidP="006368A9">
      <w:r>
        <w:t>Figure S2a</w:t>
      </w:r>
    </w:p>
    <w:p w14:paraId="2AFD6BFF" w14:textId="77777777" w:rsidR="006368A9" w:rsidRDefault="006368A9" w:rsidP="006368A9">
      <w:r w:rsidRPr="00335B6F">
        <w:rPr>
          <w:noProof/>
        </w:rPr>
        <w:drawing>
          <wp:inline distT="0" distB="0" distL="0" distR="0" wp14:anchorId="31A245CD" wp14:editId="59FF6824">
            <wp:extent cx="4263242" cy="3918836"/>
            <wp:effectExtent l="0" t="0" r="444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4334" b="3744"/>
                    <a:stretch/>
                  </pic:blipFill>
                  <pic:spPr bwMode="auto">
                    <a:xfrm>
                      <a:off x="0" y="0"/>
                      <a:ext cx="4266735" cy="3922047"/>
                    </a:xfrm>
                    <a:prstGeom prst="rect">
                      <a:avLst/>
                    </a:prstGeom>
                    <a:ln>
                      <a:noFill/>
                    </a:ln>
                    <a:extLst>
                      <a:ext uri="{53640926-AAD7-44D8-BBD7-CCE9431645EC}">
                        <a14:shadowObscured xmlns:a14="http://schemas.microsoft.com/office/drawing/2010/main"/>
                      </a:ext>
                    </a:extLst>
                  </pic:spPr>
                </pic:pic>
              </a:graphicData>
            </a:graphic>
          </wp:inline>
        </w:drawing>
      </w:r>
    </w:p>
    <w:p w14:paraId="5724EB81" w14:textId="77777777" w:rsidR="006368A9" w:rsidRDefault="006368A9" w:rsidP="006368A9">
      <w:r>
        <w:t>Figure S2b</w:t>
      </w:r>
    </w:p>
    <w:p w14:paraId="3E6B93D9" w14:textId="77777777" w:rsidR="006368A9" w:rsidRDefault="006368A9" w:rsidP="006368A9">
      <w:r w:rsidRPr="00335B6F">
        <w:rPr>
          <w:noProof/>
        </w:rPr>
        <w:drawing>
          <wp:inline distT="0" distB="0" distL="0" distR="0" wp14:anchorId="2E267173" wp14:editId="6E9ACC7A">
            <wp:extent cx="3134835" cy="2351314"/>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47006" cy="2360443"/>
                    </a:xfrm>
                    <a:prstGeom prst="rect">
                      <a:avLst/>
                    </a:prstGeom>
                  </pic:spPr>
                </pic:pic>
              </a:graphicData>
            </a:graphic>
          </wp:inline>
        </w:drawing>
      </w:r>
      <w:r w:rsidRPr="00335B6F">
        <w:t xml:space="preserve"> </w:t>
      </w:r>
      <w:r>
        <w:br w:type="page"/>
      </w:r>
    </w:p>
    <w:p w14:paraId="4013B975" w14:textId="3237CF50" w:rsidR="006368A9" w:rsidRDefault="006368A9" w:rsidP="006368A9">
      <w:r>
        <w:lastRenderedPageBreak/>
        <w:t xml:space="preserve">Figure S3 a) Manual define four populations based on </w:t>
      </w:r>
      <w:r w:rsidR="00B110C3">
        <w:t>t</w:t>
      </w:r>
      <w:r>
        <w:t>SNE visualization. b) Gating hierarchy generated by the populations defined in a). c) Hierarchy tree.</w:t>
      </w:r>
    </w:p>
    <w:p w14:paraId="4FBE9E3C" w14:textId="77777777" w:rsidR="006368A9" w:rsidRDefault="006368A9" w:rsidP="006368A9">
      <w:r>
        <w:t>Figure S3a</w:t>
      </w:r>
    </w:p>
    <w:p w14:paraId="5EC950BE" w14:textId="77777777" w:rsidR="006368A9" w:rsidRDefault="006368A9" w:rsidP="006368A9">
      <w:pPr>
        <w:jc w:val="center"/>
      </w:pPr>
      <w:r w:rsidRPr="00F97BC2">
        <w:rPr>
          <w:noProof/>
        </w:rPr>
        <w:drawing>
          <wp:inline distT="0" distB="0" distL="0" distR="0" wp14:anchorId="54C107A0" wp14:editId="5A486FC8">
            <wp:extent cx="2640036" cy="180504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a:extLst>
                        <a:ext uri="{28A0092B-C50C-407E-A947-70E740481C1C}">
                          <a14:useLocalDpi xmlns:a14="http://schemas.microsoft.com/office/drawing/2010/main" val="0"/>
                        </a:ext>
                      </a:extLst>
                    </a:blip>
                    <a:srcRect b="4574"/>
                    <a:stretch/>
                  </pic:blipFill>
                  <pic:spPr bwMode="auto">
                    <a:xfrm>
                      <a:off x="0" y="0"/>
                      <a:ext cx="2649104" cy="1811249"/>
                    </a:xfrm>
                    <a:prstGeom prst="rect">
                      <a:avLst/>
                    </a:prstGeom>
                    <a:noFill/>
                    <a:ln>
                      <a:noFill/>
                    </a:ln>
                    <a:extLst>
                      <a:ext uri="{53640926-AAD7-44D8-BBD7-CCE9431645EC}">
                        <a14:shadowObscured xmlns:a14="http://schemas.microsoft.com/office/drawing/2010/main"/>
                      </a:ext>
                    </a:extLst>
                  </pic:spPr>
                </pic:pic>
              </a:graphicData>
            </a:graphic>
          </wp:inline>
        </w:drawing>
      </w:r>
    </w:p>
    <w:p w14:paraId="6C2B66E8" w14:textId="77777777" w:rsidR="006368A9" w:rsidRDefault="006368A9" w:rsidP="006368A9">
      <w:r>
        <w:t>Figure S3b</w:t>
      </w:r>
    </w:p>
    <w:p w14:paraId="5817C2F9" w14:textId="77777777" w:rsidR="006368A9" w:rsidRDefault="006368A9" w:rsidP="006368A9">
      <w:pPr>
        <w:jc w:val="center"/>
      </w:pPr>
      <w:r w:rsidRPr="002936EC">
        <w:rPr>
          <w:noProof/>
        </w:rPr>
        <w:drawing>
          <wp:inline distT="0" distB="0" distL="0" distR="0" wp14:anchorId="39698FB1" wp14:editId="305C243A">
            <wp:extent cx="2885704" cy="288570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8913" cy="2888913"/>
                    </a:xfrm>
                    <a:prstGeom prst="rect">
                      <a:avLst/>
                    </a:prstGeom>
                    <a:noFill/>
                    <a:ln>
                      <a:noFill/>
                    </a:ln>
                  </pic:spPr>
                </pic:pic>
              </a:graphicData>
            </a:graphic>
          </wp:inline>
        </w:drawing>
      </w:r>
    </w:p>
    <w:p w14:paraId="229FAB7E" w14:textId="77777777" w:rsidR="006368A9" w:rsidRDefault="006368A9" w:rsidP="006368A9">
      <w:r>
        <w:t>Figure S3c</w:t>
      </w:r>
    </w:p>
    <w:p w14:paraId="6282BCDD" w14:textId="77777777" w:rsidR="006368A9" w:rsidRDefault="006368A9" w:rsidP="006368A9">
      <w:pPr>
        <w:jc w:val="center"/>
      </w:pPr>
      <w:r w:rsidRPr="0029302F">
        <w:rPr>
          <w:noProof/>
        </w:rPr>
        <w:drawing>
          <wp:inline distT="0" distB="0" distL="0" distR="0" wp14:anchorId="023CF2F7" wp14:editId="7E07A946">
            <wp:extent cx="2469871" cy="1852551"/>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85830" cy="1864521"/>
                    </a:xfrm>
                    <a:prstGeom prst="rect">
                      <a:avLst/>
                    </a:prstGeom>
                  </pic:spPr>
                </pic:pic>
              </a:graphicData>
            </a:graphic>
          </wp:inline>
        </w:drawing>
      </w:r>
      <w:r w:rsidRPr="0029302F">
        <w:t xml:space="preserve"> </w:t>
      </w:r>
      <w:r>
        <w:br w:type="page"/>
      </w:r>
    </w:p>
    <w:p w14:paraId="72E8E48C" w14:textId="77777777" w:rsidR="006368A9" w:rsidRDefault="006368A9" w:rsidP="006368A9">
      <w:r>
        <w:lastRenderedPageBreak/>
        <w:t>Figure S4 Here’s the SPADE visualization of the CyTOF data. Each figure is colored differently by expression of different marker. Blue means low expression cells and red is high expression cells.</w:t>
      </w:r>
    </w:p>
    <w:p w14:paraId="6B94C82A" w14:textId="77777777" w:rsidR="006368A9" w:rsidRDefault="006368A9" w:rsidP="006368A9">
      <w:r>
        <w:rPr>
          <w:noProof/>
        </w:rPr>
        <w:drawing>
          <wp:inline distT="0" distB="0" distL="0" distR="0" wp14:anchorId="298D9A0E" wp14:editId="385BC9A7">
            <wp:extent cx="1593358" cy="1261872"/>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 5a SPADE CD4.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93358" cy="1261872"/>
                    </a:xfrm>
                    <a:prstGeom prst="rect">
                      <a:avLst/>
                    </a:prstGeom>
                  </pic:spPr>
                </pic:pic>
              </a:graphicData>
            </a:graphic>
          </wp:inline>
        </w:drawing>
      </w:r>
      <w:r>
        <w:rPr>
          <w:noProof/>
        </w:rPr>
        <w:drawing>
          <wp:inline distT="0" distB="0" distL="0" distR="0" wp14:anchorId="3453D8D8" wp14:editId="0FB2B3C2">
            <wp:extent cx="1593358" cy="1261872"/>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ure 5a SPADE CD5.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593358" cy="1261872"/>
                    </a:xfrm>
                    <a:prstGeom prst="rect">
                      <a:avLst/>
                    </a:prstGeom>
                  </pic:spPr>
                </pic:pic>
              </a:graphicData>
            </a:graphic>
          </wp:inline>
        </w:drawing>
      </w:r>
      <w:r>
        <w:rPr>
          <w:noProof/>
        </w:rPr>
        <w:drawing>
          <wp:inline distT="0" distB="0" distL="0" distR="0" wp14:anchorId="55A6D26C" wp14:editId="7BE354DE">
            <wp:extent cx="1593358" cy="1261872"/>
            <wp:effectExtent l="0" t="0" r="698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 5a SPADE CD8.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93358" cy="1261872"/>
                    </a:xfrm>
                    <a:prstGeom prst="rect">
                      <a:avLst/>
                    </a:prstGeom>
                  </pic:spPr>
                </pic:pic>
              </a:graphicData>
            </a:graphic>
          </wp:inline>
        </w:drawing>
      </w:r>
      <w:r>
        <w:rPr>
          <w:noProof/>
        </w:rPr>
        <w:drawing>
          <wp:inline distT="0" distB="0" distL="0" distR="0" wp14:anchorId="5B3BCE78" wp14:editId="206CBB52">
            <wp:extent cx="1593358" cy="1261872"/>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 5a SPADE CD19.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93358" cy="1261872"/>
                    </a:xfrm>
                    <a:prstGeom prst="rect">
                      <a:avLst/>
                    </a:prstGeom>
                  </pic:spPr>
                </pic:pic>
              </a:graphicData>
            </a:graphic>
          </wp:inline>
        </w:drawing>
      </w:r>
      <w:r>
        <w:rPr>
          <w:noProof/>
        </w:rPr>
        <w:drawing>
          <wp:inline distT="0" distB="0" distL="0" distR="0" wp14:anchorId="065AF795" wp14:editId="6AD8CAD8">
            <wp:extent cx="1593358" cy="1261872"/>
            <wp:effectExtent l="0" t="0" r="698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 5a SPADE CD25.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593358" cy="1261872"/>
                    </a:xfrm>
                    <a:prstGeom prst="rect">
                      <a:avLst/>
                    </a:prstGeom>
                  </pic:spPr>
                </pic:pic>
              </a:graphicData>
            </a:graphic>
          </wp:inline>
        </w:drawing>
      </w:r>
      <w:r>
        <w:rPr>
          <w:noProof/>
        </w:rPr>
        <w:drawing>
          <wp:inline distT="0" distB="0" distL="0" distR="0" wp14:anchorId="19EAB7C2" wp14:editId="5C98478B">
            <wp:extent cx="1593358" cy="1261872"/>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ure 5a SPADE CD44.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93358" cy="1261872"/>
                    </a:xfrm>
                    <a:prstGeom prst="rect">
                      <a:avLst/>
                    </a:prstGeom>
                  </pic:spPr>
                </pic:pic>
              </a:graphicData>
            </a:graphic>
          </wp:inline>
        </w:drawing>
      </w:r>
      <w:r>
        <w:rPr>
          <w:noProof/>
        </w:rPr>
        <w:drawing>
          <wp:inline distT="0" distB="0" distL="0" distR="0" wp14:anchorId="58FD96EE" wp14:editId="139416D5">
            <wp:extent cx="1593358" cy="1261872"/>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 5a SPADE Ikba.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593358" cy="1261872"/>
                    </a:xfrm>
                    <a:prstGeom prst="rect">
                      <a:avLst/>
                    </a:prstGeom>
                  </pic:spPr>
                </pic:pic>
              </a:graphicData>
            </a:graphic>
          </wp:inline>
        </w:drawing>
      </w:r>
      <w:r>
        <w:rPr>
          <w:noProof/>
        </w:rPr>
        <w:drawing>
          <wp:inline distT="0" distB="0" distL="0" distR="0" wp14:anchorId="333CB236" wp14:editId="3A8D8A60">
            <wp:extent cx="1593358" cy="1261872"/>
            <wp:effectExtent l="0" t="0" r="698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ure 5a SPADE TCRb.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593358" cy="1261872"/>
                    </a:xfrm>
                    <a:prstGeom prst="rect">
                      <a:avLst/>
                    </a:prstGeom>
                  </pic:spPr>
                </pic:pic>
              </a:graphicData>
            </a:graphic>
          </wp:inline>
        </w:drawing>
      </w:r>
      <w:r>
        <w:br w:type="page"/>
      </w:r>
    </w:p>
    <w:p w14:paraId="45CFF675" w14:textId="77777777" w:rsidR="006368A9" w:rsidRDefault="006368A9" w:rsidP="006368A9">
      <w:r>
        <w:lastRenderedPageBreak/>
        <w:t>Figure S5a-f</w:t>
      </w:r>
    </w:p>
    <w:p w14:paraId="562EC271" w14:textId="77777777" w:rsidR="006368A9" w:rsidRDefault="006368A9" w:rsidP="006368A9">
      <w:r>
        <w:t>Figure S5a Add 1% outlier cells of each population</w:t>
      </w:r>
    </w:p>
    <w:p w14:paraId="5AE63E05" w14:textId="77777777" w:rsidR="006368A9" w:rsidRDefault="006368A9" w:rsidP="006368A9">
      <w:r w:rsidRPr="00CF1BC7">
        <w:rPr>
          <w:noProof/>
        </w:rPr>
        <w:drawing>
          <wp:inline distT="0" distB="0" distL="0" distR="0" wp14:anchorId="630246A9" wp14:editId="54865D86">
            <wp:extent cx="4316680" cy="4316680"/>
            <wp:effectExtent l="0" t="0" r="825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19912" cy="4319912"/>
                    </a:xfrm>
                    <a:prstGeom prst="rect">
                      <a:avLst/>
                    </a:prstGeom>
                    <a:noFill/>
                    <a:ln>
                      <a:noFill/>
                    </a:ln>
                  </pic:spPr>
                </pic:pic>
              </a:graphicData>
            </a:graphic>
          </wp:inline>
        </w:drawing>
      </w:r>
    </w:p>
    <w:p w14:paraId="4DE61EE8" w14:textId="77777777" w:rsidR="006368A9" w:rsidRDefault="006368A9" w:rsidP="006368A9">
      <w:r w:rsidRPr="00CF1BC7">
        <w:rPr>
          <w:noProof/>
        </w:rPr>
        <w:drawing>
          <wp:inline distT="0" distB="0" distL="0" distR="0" wp14:anchorId="49DC3EA7" wp14:editId="215C7C17">
            <wp:extent cx="3164186" cy="23717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67663" cy="2374331"/>
                    </a:xfrm>
                    <a:prstGeom prst="rect">
                      <a:avLst/>
                    </a:prstGeom>
                    <a:noFill/>
                    <a:ln>
                      <a:noFill/>
                    </a:ln>
                  </pic:spPr>
                </pic:pic>
              </a:graphicData>
            </a:graphic>
          </wp:inline>
        </w:drawing>
      </w:r>
    </w:p>
    <w:p w14:paraId="103C8300" w14:textId="77777777" w:rsidR="006368A9" w:rsidRDefault="006368A9" w:rsidP="006368A9"/>
    <w:p w14:paraId="7C7A4CDF" w14:textId="77777777" w:rsidR="006368A9" w:rsidRDefault="006368A9" w:rsidP="006368A9"/>
    <w:p w14:paraId="16A85551" w14:textId="77777777" w:rsidR="006368A9" w:rsidRDefault="006368A9" w:rsidP="006368A9">
      <w:r>
        <w:lastRenderedPageBreak/>
        <w:t>Figure S5b Add 2% outlier cells of each population</w:t>
      </w:r>
    </w:p>
    <w:p w14:paraId="52DDC649" w14:textId="77777777" w:rsidR="006368A9" w:rsidRDefault="006368A9" w:rsidP="006368A9">
      <w:r w:rsidRPr="00CF1BC7">
        <w:rPr>
          <w:noProof/>
        </w:rPr>
        <w:drawing>
          <wp:inline distT="0" distB="0" distL="0" distR="0" wp14:anchorId="741135A6" wp14:editId="12DCD7D0">
            <wp:extent cx="4476997" cy="447699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77755" cy="4477755"/>
                    </a:xfrm>
                    <a:prstGeom prst="rect">
                      <a:avLst/>
                    </a:prstGeom>
                    <a:noFill/>
                    <a:ln>
                      <a:noFill/>
                    </a:ln>
                  </pic:spPr>
                </pic:pic>
              </a:graphicData>
            </a:graphic>
          </wp:inline>
        </w:drawing>
      </w:r>
    </w:p>
    <w:p w14:paraId="210CD1C3" w14:textId="77777777" w:rsidR="006368A9" w:rsidRDefault="006368A9" w:rsidP="006368A9">
      <w:r w:rsidRPr="00CF1BC7">
        <w:rPr>
          <w:noProof/>
        </w:rPr>
        <w:drawing>
          <wp:inline distT="0" distB="0" distL="0" distR="0" wp14:anchorId="7811069C" wp14:editId="403776F9">
            <wp:extent cx="3138771" cy="2352675"/>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44889" cy="2357261"/>
                    </a:xfrm>
                    <a:prstGeom prst="rect">
                      <a:avLst/>
                    </a:prstGeom>
                    <a:noFill/>
                    <a:ln>
                      <a:noFill/>
                    </a:ln>
                  </pic:spPr>
                </pic:pic>
              </a:graphicData>
            </a:graphic>
          </wp:inline>
        </w:drawing>
      </w:r>
    </w:p>
    <w:p w14:paraId="03D7E742" w14:textId="77777777" w:rsidR="006368A9" w:rsidRDefault="006368A9" w:rsidP="006368A9"/>
    <w:p w14:paraId="0CCF720C" w14:textId="77777777" w:rsidR="006368A9" w:rsidRDefault="006368A9" w:rsidP="006368A9"/>
    <w:p w14:paraId="0EC38182" w14:textId="77777777" w:rsidR="006368A9" w:rsidRDefault="006368A9" w:rsidP="006368A9">
      <w:r>
        <w:br w:type="page"/>
      </w:r>
    </w:p>
    <w:p w14:paraId="5778CB75" w14:textId="37248307" w:rsidR="006368A9" w:rsidRDefault="006368A9" w:rsidP="006368A9">
      <w:r>
        <w:lastRenderedPageBreak/>
        <w:t>Figure S5c Add 4% outlier cells of each population</w:t>
      </w:r>
    </w:p>
    <w:p w14:paraId="50223D97" w14:textId="77777777" w:rsidR="006368A9" w:rsidRDefault="006368A9" w:rsidP="006368A9">
      <w:r w:rsidRPr="00CF1BC7">
        <w:rPr>
          <w:noProof/>
        </w:rPr>
        <w:drawing>
          <wp:inline distT="0" distB="0" distL="0" distR="0" wp14:anchorId="2ADC024E" wp14:editId="32FB0FF4">
            <wp:extent cx="4487528" cy="4482935"/>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89178" cy="4484584"/>
                    </a:xfrm>
                    <a:prstGeom prst="rect">
                      <a:avLst/>
                    </a:prstGeom>
                    <a:noFill/>
                    <a:ln>
                      <a:noFill/>
                    </a:ln>
                  </pic:spPr>
                </pic:pic>
              </a:graphicData>
            </a:graphic>
          </wp:inline>
        </w:drawing>
      </w:r>
    </w:p>
    <w:p w14:paraId="4CA1ADE2" w14:textId="77777777" w:rsidR="006368A9" w:rsidRDefault="006368A9" w:rsidP="006368A9">
      <w:r w:rsidRPr="00CF1BC7">
        <w:rPr>
          <w:noProof/>
        </w:rPr>
        <w:drawing>
          <wp:inline distT="0" distB="0" distL="0" distR="0" wp14:anchorId="256A154B" wp14:editId="71BFB4DC">
            <wp:extent cx="3519999" cy="2638425"/>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34865" cy="2649568"/>
                    </a:xfrm>
                    <a:prstGeom prst="rect">
                      <a:avLst/>
                    </a:prstGeom>
                    <a:noFill/>
                    <a:ln>
                      <a:noFill/>
                    </a:ln>
                  </pic:spPr>
                </pic:pic>
              </a:graphicData>
            </a:graphic>
          </wp:inline>
        </w:drawing>
      </w:r>
    </w:p>
    <w:p w14:paraId="7F1E79AA" w14:textId="77777777" w:rsidR="006368A9" w:rsidRDefault="006368A9" w:rsidP="006368A9">
      <w:r>
        <w:br w:type="page"/>
      </w:r>
    </w:p>
    <w:p w14:paraId="217919BB" w14:textId="682218CE" w:rsidR="006368A9" w:rsidRDefault="006368A9" w:rsidP="006368A9">
      <w:r>
        <w:lastRenderedPageBreak/>
        <w:t>Figure S5d Add 8% outlier cells of each population</w:t>
      </w:r>
    </w:p>
    <w:p w14:paraId="3DDCDB13" w14:textId="77777777" w:rsidR="006368A9" w:rsidRDefault="006368A9" w:rsidP="006368A9">
      <w:r w:rsidRPr="00CF1BC7">
        <w:rPr>
          <w:noProof/>
        </w:rPr>
        <w:drawing>
          <wp:inline distT="0" distB="0" distL="0" distR="0" wp14:anchorId="628A5B39" wp14:editId="101BD16D">
            <wp:extent cx="4946073" cy="4675175"/>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4">
                      <a:extLst>
                        <a:ext uri="{28A0092B-C50C-407E-A947-70E740481C1C}">
                          <a14:useLocalDpi xmlns:a14="http://schemas.microsoft.com/office/drawing/2010/main" val="0"/>
                        </a:ext>
                      </a:extLst>
                    </a:blip>
                    <a:srcRect b="5477"/>
                    <a:stretch/>
                  </pic:blipFill>
                  <pic:spPr bwMode="auto">
                    <a:xfrm>
                      <a:off x="0" y="0"/>
                      <a:ext cx="4946907" cy="4675963"/>
                    </a:xfrm>
                    <a:prstGeom prst="rect">
                      <a:avLst/>
                    </a:prstGeom>
                    <a:noFill/>
                    <a:ln>
                      <a:noFill/>
                    </a:ln>
                    <a:extLst>
                      <a:ext uri="{53640926-AAD7-44D8-BBD7-CCE9431645EC}">
                        <a14:shadowObscured xmlns:a14="http://schemas.microsoft.com/office/drawing/2010/main"/>
                      </a:ext>
                    </a:extLst>
                  </pic:spPr>
                </pic:pic>
              </a:graphicData>
            </a:graphic>
          </wp:inline>
        </w:drawing>
      </w:r>
      <w:r w:rsidRPr="00CF1BC7">
        <w:rPr>
          <w:noProof/>
        </w:rPr>
        <w:drawing>
          <wp:inline distT="0" distB="0" distL="0" distR="0" wp14:anchorId="0B106B2F" wp14:editId="29D13AC3">
            <wp:extent cx="3620174" cy="271351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26633" cy="2718353"/>
                    </a:xfrm>
                    <a:prstGeom prst="rect">
                      <a:avLst/>
                    </a:prstGeom>
                    <a:noFill/>
                    <a:ln>
                      <a:noFill/>
                    </a:ln>
                  </pic:spPr>
                </pic:pic>
              </a:graphicData>
            </a:graphic>
          </wp:inline>
        </w:drawing>
      </w:r>
    </w:p>
    <w:p w14:paraId="2A4F2A53" w14:textId="77777777" w:rsidR="006368A9" w:rsidRDefault="006368A9" w:rsidP="006368A9">
      <w:r>
        <w:br w:type="page"/>
      </w:r>
    </w:p>
    <w:p w14:paraId="466909D6" w14:textId="48095D5A" w:rsidR="006368A9" w:rsidRDefault="006368A9" w:rsidP="006368A9">
      <w:r>
        <w:lastRenderedPageBreak/>
        <w:t>Figure S5d Add 16% outlier cells of each population</w:t>
      </w:r>
    </w:p>
    <w:p w14:paraId="46AB3DEB" w14:textId="77777777" w:rsidR="006368A9" w:rsidRDefault="006368A9" w:rsidP="006368A9">
      <w:r w:rsidRPr="005A7819">
        <w:rPr>
          <w:noProof/>
        </w:rPr>
        <w:drawing>
          <wp:inline distT="0" distB="0" distL="0" distR="0" wp14:anchorId="06225C58" wp14:editId="0E4B747A">
            <wp:extent cx="4702629" cy="4702629"/>
            <wp:effectExtent l="0" t="0" r="317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03467" cy="4703467"/>
                    </a:xfrm>
                    <a:prstGeom prst="rect">
                      <a:avLst/>
                    </a:prstGeom>
                    <a:noFill/>
                    <a:ln>
                      <a:noFill/>
                    </a:ln>
                  </pic:spPr>
                </pic:pic>
              </a:graphicData>
            </a:graphic>
          </wp:inline>
        </w:drawing>
      </w:r>
    </w:p>
    <w:p w14:paraId="32733EC8" w14:textId="77777777" w:rsidR="006368A9" w:rsidRDefault="006368A9" w:rsidP="006368A9">
      <w:r w:rsidRPr="005A7819">
        <w:rPr>
          <w:noProof/>
        </w:rPr>
        <w:drawing>
          <wp:inline distT="0" distB="0" distL="0" distR="0" wp14:anchorId="1CD5E8D5" wp14:editId="5551EFD8">
            <wp:extent cx="3507291" cy="2628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15550" cy="2635091"/>
                    </a:xfrm>
                    <a:prstGeom prst="rect">
                      <a:avLst/>
                    </a:prstGeom>
                    <a:noFill/>
                    <a:ln>
                      <a:noFill/>
                    </a:ln>
                  </pic:spPr>
                </pic:pic>
              </a:graphicData>
            </a:graphic>
          </wp:inline>
        </w:drawing>
      </w:r>
    </w:p>
    <w:p w14:paraId="0A3C5367" w14:textId="77777777" w:rsidR="006368A9" w:rsidRDefault="006368A9" w:rsidP="006368A9">
      <w:r>
        <w:br w:type="page"/>
      </w:r>
    </w:p>
    <w:p w14:paraId="47585A9A" w14:textId="77777777" w:rsidR="006368A9" w:rsidRDefault="006368A9" w:rsidP="006368A9">
      <w:r>
        <w:lastRenderedPageBreak/>
        <w:t>Figure S5e Add 32% outlier cells of each population</w:t>
      </w:r>
    </w:p>
    <w:p w14:paraId="2398AB07" w14:textId="77777777" w:rsidR="006368A9" w:rsidRDefault="006368A9" w:rsidP="006368A9">
      <w:r w:rsidRPr="005A7819">
        <w:rPr>
          <w:noProof/>
        </w:rPr>
        <w:drawing>
          <wp:inline distT="0" distB="0" distL="0" distR="0" wp14:anchorId="436B21B6" wp14:editId="198A980E">
            <wp:extent cx="3836079" cy="539139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4785" b="7655"/>
                    <a:stretch/>
                  </pic:blipFill>
                  <pic:spPr bwMode="auto">
                    <a:xfrm>
                      <a:off x="0" y="0"/>
                      <a:ext cx="3847721" cy="5407760"/>
                    </a:xfrm>
                    <a:prstGeom prst="rect">
                      <a:avLst/>
                    </a:prstGeom>
                    <a:ln>
                      <a:noFill/>
                    </a:ln>
                    <a:extLst>
                      <a:ext uri="{53640926-AAD7-44D8-BBD7-CCE9431645EC}">
                        <a14:shadowObscured xmlns:a14="http://schemas.microsoft.com/office/drawing/2010/main"/>
                      </a:ext>
                    </a:extLst>
                  </pic:spPr>
                </pic:pic>
              </a:graphicData>
            </a:graphic>
          </wp:inline>
        </w:drawing>
      </w:r>
    </w:p>
    <w:p w14:paraId="32E5E04B" w14:textId="77777777" w:rsidR="006368A9" w:rsidRDefault="006368A9" w:rsidP="006368A9">
      <w:r w:rsidRPr="005A7819">
        <w:rPr>
          <w:noProof/>
        </w:rPr>
        <w:drawing>
          <wp:inline distT="0" distB="0" distL="0" distR="0" wp14:anchorId="13686E36" wp14:editId="78CD3F51">
            <wp:extent cx="3069771" cy="2300953"/>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05894" cy="2328029"/>
                    </a:xfrm>
                    <a:prstGeom prst="rect">
                      <a:avLst/>
                    </a:prstGeom>
                    <a:noFill/>
                    <a:ln>
                      <a:noFill/>
                    </a:ln>
                  </pic:spPr>
                </pic:pic>
              </a:graphicData>
            </a:graphic>
          </wp:inline>
        </w:drawing>
      </w:r>
      <w:r>
        <w:t>.</w:t>
      </w:r>
    </w:p>
    <w:p w14:paraId="37DA724A" w14:textId="77777777" w:rsidR="006368A9" w:rsidRDefault="006368A9" w:rsidP="006368A9">
      <w:r>
        <w:lastRenderedPageBreak/>
        <w:t>Table S1 Result on K-means defined populations</w:t>
      </w:r>
    </w:p>
    <w:tbl>
      <w:tblPr>
        <w:tblW w:w="8880" w:type="dxa"/>
        <w:tblLook w:val="04A0" w:firstRow="1" w:lastRow="0" w:firstColumn="1" w:lastColumn="0" w:noHBand="0" w:noVBand="1"/>
      </w:tblPr>
      <w:tblGrid>
        <w:gridCol w:w="2020"/>
        <w:gridCol w:w="920"/>
        <w:gridCol w:w="1580"/>
        <w:gridCol w:w="1580"/>
        <w:gridCol w:w="1700"/>
        <w:gridCol w:w="1080"/>
      </w:tblGrid>
      <w:tr w:rsidR="006368A9" w:rsidRPr="00EC52D9" w14:paraId="14F9CAF9" w14:textId="77777777" w:rsidTr="00477BED">
        <w:trPr>
          <w:trHeight w:val="300"/>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F60F1"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Target Population</w:t>
            </w:r>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3016D225"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In Gate</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7688B20D"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True Positive</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75238A0A"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alse Positive</w:t>
            </w:r>
          </w:p>
        </w:tc>
        <w:tc>
          <w:tcPr>
            <w:tcW w:w="1700" w:type="dxa"/>
            <w:tcBorders>
              <w:top w:val="single" w:sz="4" w:space="0" w:color="auto"/>
              <w:left w:val="nil"/>
              <w:bottom w:val="single" w:sz="4" w:space="0" w:color="auto"/>
              <w:right w:val="single" w:sz="4" w:space="0" w:color="auto"/>
            </w:tcBorders>
            <w:shd w:val="clear" w:color="auto" w:fill="auto"/>
            <w:noWrap/>
            <w:vAlign w:val="bottom"/>
            <w:hideMark/>
          </w:tcPr>
          <w:p w14:paraId="6F73A26F"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alse Negativ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422B5F74"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score</w:t>
            </w:r>
          </w:p>
        </w:tc>
      </w:tr>
      <w:tr w:rsidR="006368A9" w:rsidRPr="00EC52D9" w14:paraId="57E6E958"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4DEC602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w:t>
            </w:r>
          </w:p>
        </w:tc>
        <w:tc>
          <w:tcPr>
            <w:tcW w:w="920" w:type="dxa"/>
            <w:tcBorders>
              <w:top w:val="nil"/>
              <w:left w:val="nil"/>
              <w:bottom w:val="single" w:sz="4" w:space="0" w:color="auto"/>
              <w:right w:val="single" w:sz="4" w:space="0" w:color="auto"/>
            </w:tcBorders>
            <w:shd w:val="clear" w:color="auto" w:fill="auto"/>
            <w:noWrap/>
            <w:vAlign w:val="bottom"/>
            <w:hideMark/>
          </w:tcPr>
          <w:p w14:paraId="0031FD7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w:t>
            </w:r>
          </w:p>
        </w:tc>
        <w:tc>
          <w:tcPr>
            <w:tcW w:w="1580" w:type="dxa"/>
            <w:tcBorders>
              <w:top w:val="nil"/>
              <w:left w:val="nil"/>
              <w:bottom w:val="single" w:sz="4" w:space="0" w:color="auto"/>
              <w:right w:val="single" w:sz="4" w:space="0" w:color="auto"/>
            </w:tcBorders>
            <w:shd w:val="clear" w:color="auto" w:fill="auto"/>
            <w:noWrap/>
            <w:vAlign w:val="bottom"/>
            <w:hideMark/>
          </w:tcPr>
          <w:p w14:paraId="18D52EF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721</w:t>
            </w:r>
          </w:p>
        </w:tc>
        <w:tc>
          <w:tcPr>
            <w:tcW w:w="1580" w:type="dxa"/>
            <w:tcBorders>
              <w:top w:val="nil"/>
              <w:left w:val="nil"/>
              <w:bottom w:val="single" w:sz="4" w:space="0" w:color="auto"/>
              <w:right w:val="single" w:sz="4" w:space="0" w:color="auto"/>
            </w:tcBorders>
            <w:shd w:val="clear" w:color="auto" w:fill="auto"/>
            <w:noWrap/>
            <w:vAlign w:val="bottom"/>
            <w:hideMark/>
          </w:tcPr>
          <w:p w14:paraId="4576D1A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003</w:t>
            </w:r>
          </w:p>
        </w:tc>
        <w:tc>
          <w:tcPr>
            <w:tcW w:w="1700" w:type="dxa"/>
            <w:tcBorders>
              <w:top w:val="nil"/>
              <w:left w:val="nil"/>
              <w:bottom w:val="single" w:sz="4" w:space="0" w:color="auto"/>
              <w:right w:val="single" w:sz="4" w:space="0" w:color="auto"/>
            </w:tcBorders>
            <w:shd w:val="clear" w:color="auto" w:fill="auto"/>
            <w:noWrap/>
            <w:vAlign w:val="bottom"/>
            <w:hideMark/>
          </w:tcPr>
          <w:p w14:paraId="7A55F6C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03</w:t>
            </w:r>
          </w:p>
        </w:tc>
        <w:tc>
          <w:tcPr>
            <w:tcW w:w="1080" w:type="dxa"/>
            <w:tcBorders>
              <w:top w:val="nil"/>
              <w:left w:val="nil"/>
              <w:bottom w:val="single" w:sz="4" w:space="0" w:color="auto"/>
              <w:right w:val="single" w:sz="4" w:space="0" w:color="auto"/>
            </w:tcBorders>
            <w:shd w:val="clear" w:color="auto" w:fill="auto"/>
            <w:noWrap/>
            <w:vAlign w:val="bottom"/>
            <w:hideMark/>
          </w:tcPr>
          <w:p w14:paraId="4EE8E6B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756816</w:t>
            </w:r>
          </w:p>
        </w:tc>
      </w:tr>
      <w:tr w:rsidR="006368A9" w:rsidRPr="00EC52D9" w14:paraId="65739747"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5092B507"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w:t>
            </w:r>
          </w:p>
        </w:tc>
        <w:tc>
          <w:tcPr>
            <w:tcW w:w="920" w:type="dxa"/>
            <w:tcBorders>
              <w:top w:val="nil"/>
              <w:left w:val="nil"/>
              <w:bottom w:val="single" w:sz="4" w:space="0" w:color="auto"/>
              <w:right w:val="single" w:sz="4" w:space="0" w:color="auto"/>
            </w:tcBorders>
            <w:shd w:val="clear" w:color="auto" w:fill="auto"/>
            <w:noWrap/>
            <w:vAlign w:val="bottom"/>
            <w:hideMark/>
          </w:tcPr>
          <w:p w14:paraId="2737A22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1580" w:type="dxa"/>
            <w:tcBorders>
              <w:top w:val="nil"/>
              <w:left w:val="nil"/>
              <w:bottom w:val="single" w:sz="4" w:space="0" w:color="auto"/>
              <w:right w:val="single" w:sz="4" w:space="0" w:color="auto"/>
            </w:tcBorders>
            <w:shd w:val="clear" w:color="auto" w:fill="auto"/>
            <w:noWrap/>
            <w:vAlign w:val="bottom"/>
            <w:hideMark/>
          </w:tcPr>
          <w:p w14:paraId="1C53F55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21</w:t>
            </w:r>
          </w:p>
        </w:tc>
        <w:tc>
          <w:tcPr>
            <w:tcW w:w="1580" w:type="dxa"/>
            <w:tcBorders>
              <w:top w:val="nil"/>
              <w:left w:val="nil"/>
              <w:bottom w:val="single" w:sz="4" w:space="0" w:color="auto"/>
              <w:right w:val="single" w:sz="4" w:space="0" w:color="auto"/>
            </w:tcBorders>
            <w:shd w:val="clear" w:color="auto" w:fill="auto"/>
            <w:noWrap/>
            <w:vAlign w:val="bottom"/>
            <w:hideMark/>
          </w:tcPr>
          <w:p w14:paraId="5BF75E7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962</w:t>
            </w:r>
          </w:p>
        </w:tc>
        <w:tc>
          <w:tcPr>
            <w:tcW w:w="1700" w:type="dxa"/>
            <w:tcBorders>
              <w:top w:val="nil"/>
              <w:left w:val="nil"/>
              <w:bottom w:val="single" w:sz="4" w:space="0" w:color="auto"/>
              <w:right w:val="single" w:sz="4" w:space="0" w:color="auto"/>
            </w:tcBorders>
            <w:shd w:val="clear" w:color="auto" w:fill="auto"/>
            <w:noWrap/>
            <w:vAlign w:val="bottom"/>
            <w:hideMark/>
          </w:tcPr>
          <w:p w14:paraId="3BF0225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w:t>
            </w:r>
          </w:p>
        </w:tc>
        <w:tc>
          <w:tcPr>
            <w:tcW w:w="1080" w:type="dxa"/>
            <w:tcBorders>
              <w:top w:val="nil"/>
              <w:left w:val="nil"/>
              <w:bottom w:val="single" w:sz="4" w:space="0" w:color="auto"/>
              <w:right w:val="single" w:sz="4" w:space="0" w:color="auto"/>
            </w:tcBorders>
            <w:shd w:val="clear" w:color="auto" w:fill="auto"/>
            <w:noWrap/>
            <w:vAlign w:val="bottom"/>
            <w:hideMark/>
          </w:tcPr>
          <w:p w14:paraId="06617FE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471449</w:t>
            </w:r>
          </w:p>
        </w:tc>
      </w:tr>
      <w:tr w:rsidR="006368A9" w:rsidRPr="00EC52D9" w14:paraId="3A368CC3"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E7F760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w:t>
            </w:r>
          </w:p>
        </w:tc>
        <w:tc>
          <w:tcPr>
            <w:tcW w:w="920" w:type="dxa"/>
            <w:tcBorders>
              <w:top w:val="nil"/>
              <w:left w:val="nil"/>
              <w:bottom w:val="single" w:sz="4" w:space="0" w:color="auto"/>
              <w:right w:val="single" w:sz="4" w:space="0" w:color="auto"/>
            </w:tcBorders>
            <w:shd w:val="clear" w:color="auto" w:fill="auto"/>
            <w:noWrap/>
            <w:vAlign w:val="bottom"/>
            <w:hideMark/>
          </w:tcPr>
          <w:p w14:paraId="1ADEDDD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1580" w:type="dxa"/>
            <w:tcBorders>
              <w:top w:val="nil"/>
              <w:left w:val="nil"/>
              <w:bottom w:val="single" w:sz="4" w:space="0" w:color="auto"/>
              <w:right w:val="single" w:sz="4" w:space="0" w:color="auto"/>
            </w:tcBorders>
            <w:shd w:val="clear" w:color="auto" w:fill="auto"/>
            <w:noWrap/>
            <w:vAlign w:val="bottom"/>
            <w:hideMark/>
          </w:tcPr>
          <w:p w14:paraId="72F0E33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281</w:t>
            </w:r>
          </w:p>
        </w:tc>
        <w:tc>
          <w:tcPr>
            <w:tcW w:w="1580" w:type="dxa"/>
            <w:tcBorders>
              <w:top w:val="nil"/>
              <w:left w:val="nil"/>
              <w:bottom w:val="single" w:sz="4" w:space="0" w:color="auto"/>
              <w:right w:val="single" w:sz="4" w:space="0" w:color="auto"/>
            </w:tcBorders>
            <w:shd w:val="clear" w:color="auto" w:fill="auto"/>
            <w:noWrap/>
            <w:vAlign w:val="bottom"/>
            <w:hideMark/>
          </w:tcPr>
          <w:p w14:paraId="1E495640"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002</w:t>
            </w:r>
          </w:p>
        </w:tc>
        <w:tc>
          <w:tcPr>
            <w:tcW w:w="1700" w:type="dxa"/>
            <w:tcBorders>
              <w:top w:val="nil"/>
              <w:left w:val="nil"/>
              <w:bottom w:val="single" w:sz="4" w:space="0" w:color="auto"/>
              <w:right w:val="single" w:sz="4" w:space="0" w:color="auto"/>
            </w:tcBorders>
            <w:shd w:val="clear" w:color="auto" w:fill="auto"/>
            <w:noWrap/>
            <w:vAlign w:val="bottom"/>
            <w:hideMark/>
          </w:tcPr>
          <w:p w14:paraId="7E7EA19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w:t>
            </w:r>
          </w:p>
        </w:tc>
        <w:tc>
          <w:tcPr>
            <w:tcW w:w="1080" w:type="dxa"/>
            <w:tcBorders>
              <w:top w:val="nil"/>
              <w:left w:val="nil"/>
              <w:bottom w:val="single" w:sz="4" w:space="0" w:color="auto"/>
              <w:right w:val="single" w:sz="4" w:space="0" w:color="auto"/>
            </w:tcBorders>
            <w:shd w:val="clear" w:color="auto" w:fill="auto"/>
            <w:noWrap/>
            <w:vAlign w:val="bottom"/>
            <w:hideMark/>
          </w:tcPr>
          <w:p w14:paraId="5B0A6E4E"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46046</w:t>
            </w:r>
          </w:p>
        </w:tc>
      </w:tr>
      <w:tr w:rsidR="006368A9" w:rsidRPr="00EC52D9" w14:paraId="6E067911"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59C2FA4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w:t>
            </w:r>
          </w:p>
        </w:tc>
        <w:tc>
          <w:tcPr>
            <w:tcW w:w="920" w:type="dxa"/>
            <w:tcBorders>
              <w:top w:val="nil"/>
              <w:left w:val="nil"/>
              <w:bottom w:val="single" w:sz="4" w:space="0" w:color="auto"/>
              <w:right w:val="single" w:sz="4" w:space="0" w:color="auto"/>
            </w:tcBorders>
            <w:shd w:val="clear" w:color="auto" w:fill="auto"/>
            <w:noWrap/>
            <w:vAlign w:val="bottom"/>
            <w:hideMark/>
          </w:tcPr>
          <w:p w14:paraId="2808E6D7"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6</w:t>
            </w:r>
          </w:p>
        </w:tc>
        <w:tc>
          <w:tcPr>
            <w:tcW w:w="1580" w:type="dxa"/>
            <w:tcBorders>
              <w:top w:val="nil"/>
              <w:left w:val="nil"/>
              <w:bottom w:val="single" w:sz="4" w:space="0" w:color="auto"/>
              <w:right w:val="single" w:sz="4" w:space="0" w:color="auto"/>
            </w:tcBorders>
            <w:shd w:val="clear" w:color="auto" w:fill="auto"/>
            <w:noWrap/>
            <w:vAlign w:val="bottom"/>
            <w:hideMark/>
          </w:tcPr>
          <w:p w14:paraId="788C868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042</w:t>
            </w:r>
          </w:p>
        </w:tc>
        <w:tc>
          <w:tcPr>
            <w:tcW w:w="1580" w:type="dxa"/>
            <w:tcBorders>
              <w:top w:val="nil"/>
              <w:left w:val="nil"/>
              <w:bottom w:val="single" w:sz="4" w:space="0" w:color="auto"/>
              <w:right w:val="single" w:sz="4" w:space="0" w:color="auto"/>
            </w:tcBorders>
            <w:shd w:val="clear" w:color="auto" w:fill="auto"/>
            <w:noWrap/>
            <w:vAlign w:val="bottom"/>
            <w:hideMark/>
          </w:tcPr>
          <w:p w14:paraId="4212646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0</w:t>
            </w:r>
          </w:p>
        </w:tc>
        <w:tc>
          <w:tcPr>
            <w:tcW w:w="1700" w:type="dxa"/>
            <w:tcBorders>
              <w:top w:val="nil"/>
              <w:left w:val="nil"/>
              <w:bottom w:val="single" w:sz="4" w:space="0" w:color="auto"/>
              <w:right w:val="single" w:sz="4" w:space="0" w:color="auto"/>
            </w:tcBorders>
            <w:shd w:val="clear" w:color="auto" w:fill="auto"/>
            <w:noWrap/>
            <w:vAlign w:val="bottom"/>
            <w:hideMark/>
          </w:tcPr>
          <w:p w14:paraId="56A3930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21</w:t>
            </w:r>
          </w:p>
        </w:tc>
        <w:tc>
          <w:tcPr>
            <w:tcW w:w="1080" w:type="dxa"/>
            <w:tcBorders>
              <w:top w:val="nil"/>
              <w:left w:val="nil"/>
              <w:bottom w:val="single" w:sz="4" w:space="0" w:color="auto"/>
              <w:right w:val="single" w:sz="4" w:space="0" w:color="auto"/>
            </w:tcBorders>
            <w:shd w:val="clear" w:color="auto" w:fill="auto"/>
            <w:noWrap/>
            <w:vAlign w:val="bottom"/>
            <w:hideMark/>
          </w:tcPr>
          <w:p w14:paraId="5C4C167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920088</w:t>
            </w:r>
          </w:p>
        </w:tc>
      </w:tr>
      <w:tr w:rsidR="006368A9" w:rsidRPr="00EC52D9" w14:paraId="5E66253F"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095F76F7"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5</w:t>
            </w:r>
          </w:p>
        </w:tc>
        <w:tc>
          <w:tcPr>
            <w:tcW w:w="920" w:type="dxa"/>
            <w:tcBorders>
              <w:top w:val="nil"/>
              <w:left w:val="nil"/>
              <w:bottom w:val="single" w:sz="4" w:space="0" w:color="auto"/>
              <w:right w:val="single" w:sz="4" w:space="0" w:color="auto"/>
            </w:tcBorders>
            <w:shd w:val="clear" w:color="auto" w:fill="auto"/>
            <w:noWrap/>
            <w:vAlign w:val="bottom"/>
            <w:hideMark/>
          </w:tcPr>
          <w:p w14:paraId="2E63A9E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4</w:t>
            </w:r>
          </w:p>
        </w:tc>
        <w:tc>
          <w:tcPr>
            <w:tcW w:w="1580" w:type="dxa"/>
            <w:tcBorders>
              <w:top w:val="nil"/>
              <w:left w:val="nil"/>
              <w:bottom w:val="single" w:sz="4" w:space="0" w:color="auto"/>
              <w:right w:val="single" w:sz="4" w:space="0" w:color="auto"/>
            </w:tcBorders>
            <w:shd w:val="clear" w:color="auto" w:fill="auto"/>
            <w:noWrap/>
            <w:vAlign w:val="bottom"/>
            <w:hideMark/>
          </w:tcPr>
          <w:p w14:paraId="4079403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96</w:t>
            </w:r>
          </w:p>
        </w:tc>
        <w:tc>
          <w:tcPr>
            <w:tcW w:w="1580" w:type="dxa"/>
            <w:tcBorders>
              <w:top w:val="nil"/>
              <w:left w:val="nil"/>
              <w:bottom w:val="single" w:sz="4" w:space="0" w:color="auto"/>
              <w:right w:val="single" w:sz="4" w:space="0" w:color="auto"/>
            </w:tcBorders>
            <w:shd w:val="clear" w:color="auto" w:fill="auto"/>
            <w:noWrap/>
            <w:vAlign w:val="bottom"/>
            <w:hideMark/>
          </w:tcPr>
          <w:p w14:paraId="06A1FE50"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18</w:t>
            </w:r>
          </w:p>
        </w:tc>
        <w:tc>
          <w:tcPr>
            <w:tcW w:w="1700" w:type="dxa"/>
            <w:tcBorders>
              <w:top w:val="nil"/>
              <w:left w:val="nil"/>
              <w:bottom w:val="single" w:sz="4" w:space="0" w:color="auto"/>
              <w:right w:val="single" w:sz="4" w:space="0" w:color="auto"/>
            </w:tcBorders>
            <w:shd w:val="clear" w:color="auto" w:fill="auto"/>
            <w:noWrap/>
            <w:vAlign w:val="bottom"/>
            <w:hideMark/>
          </w:tcPr>
          <w:p w14:paraId="0FA6059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7</w:t>
            </w:r>
          </w:p>
        </w:tc>
        <w:tc>
          <w:tcPr>
            <w:tcW w:w="1080" w:type="dxa"/>
            <w:tcBorders>
              <w:top w:val="nil"/>
              <w:left w:val="nil"/>
              <w:bottom w:val="single" w:sz="4" w:space="0" w:color="auto"/>
              <w:right w:val="single" w:sz="4" w:space="0" w:color="auto"/>
            </w:tcBorders>
            <w:shd w:val="clear" w:color="auto" w:fill="auto"/>
            <w:noWrap/>
            <w:vAlign w:val="bottom"/>
            <w:hideMark/>
          </w:tcPr>
          <w:p w14:paraId="6F31A3CF"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817668</w:t>
            </w:r>
          </w:p>
        </w:tc>
      </w:tr>
      <w:tr w:rsidR="006368A9" w:rsidRPr="00EC52D9" w14:paraId="33B4B1ED"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0FAFD53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w:t>
            </w:r>
          </w:p>
        </w:tc>
        <w:tc>
          <w:tcPr>
            <w:tcW w:w="920" w:type="dxa"/>
            <w:tcBorders>
              <w:top w:val="nil"/>
              <w:left w:val="nil"/>
              <w:bottom w:val="single" w:sz="4" w:space="0" w:color="auto"/>
              <w:right w:val="single" w:sz="4" w:space="0" w:color="auto"/>
            </w:tcBorders>
            <w:shd w:val="clear" w:color="auto" w:fill="auto"/>
            <w:noWrap/>
            <w:vAlign w:val="bottom"/>
            <w:hideMark/>
          </w:tcPr>
          <w:p w14:paraId="6792F44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w:t>
            </w:r>
          </w:p>
        </w:tc>
        <w:tc>
          <w:tcPr>
            <w:tcW w:w="1580" w:type="dxa"/>
            <w:tcBorders>
              <w:top w:val="nil"/>
              <w:left w:val="nil"/>
              <w:bottom w:val="single" w:sz="4" w:space="0" w:color="auto"/>
              <w:right w:val="single" w:sz="4" w:space="0" w:color="auto"/>
            </w:tcBorders>
            <w:shd w:val="clear" w:color="auto" w:fill="auto"/>
            <w:noWrap/>
            <w:vAlign w:val="bottom"/>
            <w:hideMark/>
          </w:tcPr>
          <w:p w14:paraId="0BB1E6BE"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43</w:t>
            </w:r>
          </w:p>
        </w:tc>
        <w:tc>
          <w:tcPr>
            <w:tcW w:w="1580" w:type="dxa"/>
            <w:tcBorders>
              <w:top w:val="nil"/>
              <w:left w:val="nil"/>
              <w:bottom w:val="single" w:sz="4" w:space="0" w:color="auto"/>
              <w:right w:val="single" w:sz="4" w:space="0" w:color="auto"/>
            </w:tcBorders>
            <w:shd w:val="clear" w:color="auto" w:fill="auto"/>
            <w:noWrap/>
            <w:vAlign w:val="bottom"/>
            <w:hideMark/>
          </w:tcPr>
          <w:p w14:paraId="42EDBB2C"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981</w:t>
            </w:r>
          </w:p>
        </w:tc>
        <w:tc>
          <w:tcPr>
            <w:tcW w:w="1700" w:type="dxa"/>
            <w:tcBorders>
              <w:top w:val="nil"/>
              <w:left w:val="nil"/>
              <w:bottom w:val="single" w:sz="4" w:space="0" w:color="auto"/>
              <w:right w:val="single" w:sz="4" w:space="0" w:color="auto"/>
            </w:tcBorders>
            <w:shd w:val="clear" w:color="auto" w:fill="auto"/>
            <w:noWrap/>
            <w:vAlign w:val="bottom"/>
            <w:hideMark/>
          </w:tcPr>
          <w:p w14:paraId="3532710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58</w:t>
            </w:r>
          </w:p>
        </w:tc>
        <w:tc>
          <w:tcPr>
            <w:tcW w:w="1080" w:type="dxa"/>
            <w:tcBorders>
              <w:top w:val="nil"/>
              <w:left w:val="nil"/>
              <w:bottom w:val="single" w:sz="4" w:space="0" w:color="auto"/>
              <w:right w:val="single" w:sz="4" w:space="0" w:color="auto"/>
            </w:tcBorders>
            <w:shd w:val="clear" w:color="auto" w:fill="auto"/>
            <w:noWrap/>
            <w:vAlign w:val="bottom"/>
            <w:hideMark/>
          </w:tcPr>
          <w:p w14:paraId="6B26346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42156</w:t>
            </w:r>
          </w:p>
        </w:tc>
      </w:tr>
      <w:tr w:rsidR="006368A9" w:rsidRPr="00EC52D9" w14:paraId="1381A2D9"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361AA39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920" w:type="dxa"/>
            <w:tcBorders>
              <w:top w:val="nil"/>
              <w:left w:val="nil"/>
              <w:bottom w:val="single" w:sz="4" w:space="0" w:color="auto"/>
              <w:right w:val="single" w:sz="4" w:space="0" w:color="auto"/>
            </w:tcBorders>
            <w:shd w:val="clear" w:color="auto" w:fill="auto"/>
            <w:noWrap/>
            <w:vAlign w:val="bottom"/>
            <w:hideMark/>
          </w:tcPr>
          <w:p w14:paraId="3702D78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1580" w:type="dxa"/>
            <w:tcBorders>
              <w:top w:val="nil"/>
              <w:left w:val="nil"/>
              <w:bottom w:val="single" w:sz="4" w:space="0" w:color="auto"/>
              <w:right w:val="single" w:sz="4" w:space="0" w:color="auto"/>
            </w:tcBorders>
            <w:shd w:val="clear" w:color="auto" w:fill="auto"/>
            <w:noWrap/>
            <w:vAlign w:val="bottom"/>
            <w:hideMark/>
          </w:tcPr>
          <w:p w14:paraId="03136A0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98</w:t>
            </w:r>
          </w:p>
        </w:tc>
        <w:tc>
          <w:tcPr>
            <w:tcW w:w="1580" w:type="dxa"/>
            <w:tcBorders>
              <w:top w:val="nil"/>
              <w:left w:val="nil"/>
              <w:bottom w:val="single" w:sz="4" w:space="0" w:color="auto"/>
              <w:right w:val="single" w:sz="4" w:space="0" w:color="auto"/>
            </w:tcBorders>
            <w:shd w:val="clear" w:color="auto" w:fill="auto"/>
            <w:noWrap/>
            <w:vAlign w:val="bottom"/>
            <w:hideMark/>
          </w:tcPr>
          <w:p w14:paraId="1AD75E6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485</w:t>
            </w:r>
          </w:p>
        </w:tc>
        <w:tc>
          <w:tcPr>
            <w:tcW w:w="1700" w:type="dxa"/>
            <w:tcBorders>
              <w:top w:val="nil"/>
              <w:left w:val="nil"/>
              <w:bottom w:val="single" w:sz="4" w:space="0" w:color="auto"/>
              <w:right w:val="single" w:sz="4" w:space="0" w:color="auto"/>
            </w:tcBorders>
            <w:shd w:val="clear" w:color="auto" w:fill="auto"/>
            <w:noWrap/>
            <w:vAlign w:val="bottom"/>
            <w:hideMark/>
          </w:tcPr>
          <w:p w14:paraId="534DFA7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w:t>
            </w:r>
          </w:p>
        </w:tc>
        <w:tc>
          <w:tcPr>
            <w:tcW w:w="1080" w:type="dxa"/>
            <w:tcBorders>
              <w:top w:val="nil"/>
              <w:left w:val="nil"/>
              <w:bottom w:val="single" w:sz="4" w:space="0" w:color="auto"/>
              <w:right w:val="single" w:sz="4" w:space="0" w:color="auto"/>
            </w:tcBorders>
            <w:shd w:val="clear" w:color="auto" w:fill="auto"/>
            <w:noWrap/>
            <w:vAlign w:val="bottom"/>
            <w:hideMark/>
          </w:tcPr>
          <w:p w14:paraId="718EEF5C"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314111</w:t>
            </w:r>
          </w:p>
        </w:tc>
      </w:tr>
      <w:tr w:rsidR="006368A9" w:rsidRPr="00EC52D9" w14:paraId="3E8F8D5D"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6F510D3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8</w:t>
            </w:r>
          </w:p>
        </w:tc>
        <w:tc>
          <w:tcPr>
            <w:tcW w:w="920" w:type="dxa"/>
            <w:tcBorders>
              <w:top w:val="nil"/>
              <w:left w:val="nil"/>
              <w:bottom w:val="single" w:sz="4" w:space="0" w:color="auto"/>
              <w:right w:val="single" w:sz="4" w:space="0" w:color="auto"/>
            </w:tcBorders>
            <w:shd w:val="clear" w:color="auto" w:fill="auto"/>
            <w:noWrap/>
            <w:vAlign w:val="bottom"/>
            <w:hideMark/>
          </w:tcPr>
          <w:p w14:paraId="1374BB2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1580" w:type="dxa"/>
            <w:tcBorders>
              <w:top w:val="nil"/>
              <w:left w:val="nil"/>
              <w:bottom w:val="single" w:sz="4" w:space="0" w:color="auto"/>
              <w:right w:val="single" w:sz="4" w:space="0" w:color="auto"/>
            </w:tcBorders>
            <w:shd w:val="clear" w:color="auto" w:fill="auto"/>
            <w:noWrap/>
            <w:vAlign w:val="bottom"/>
            <w:hideMark/>
          </w:tcPr>
          <w:p w14:paraId="003D1F7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48</w:t>
            </w:r>
          </w:p>
        </w:tc>
        <w:tc>
          <w:tcPr>
            <w:tcW w:w="1580" w:type="dxa"/>
            <w:tcBorders>
              <w:top w:val="nil"/>
              <w:left w:val="nil"/>
              <w:bottom w:val="single" w:sz="4" w:space="0" w:color="auto"/>
              <w:right w:val="single" w:sz="4" w:space="0" w:color="auto"/>
            </w:tcBorders>
            <w:shd w:val="clear" w:color="auto" w:fill="auto"/>
            <w:noWrap/>
            <w:vAlign w:val="bottom"/>
            <w:hideMark/>
          </w:tcPr>
          <w:p w14:paraId="43EDC11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535</w:t>
            </w:r>
          </w:p>
        </w:tc>
        <w:tc>
          <w:tcPr>
            <w:tcW w:w="1700" w:type="dxa"/>
            <w:tcBorders>
              <w:top w:val="nil"/>
              <w:left w:val="nil"/>
              <w:bottom w:val="single" w:sz="4" w:space="0" w:color="auto"/>
              <w:right w:val="single" w:sz="4" w:space="0" w:color="auto"/>
            </w:tcBorders>
            <w:shd w:val="clear" w:color="auto" w:fill="auto"/>
            <w:noWrap/>
            <w:vAlign w:val="bottom"/>
            <w:hideMark/>
          </w:tcPr>
          <w:p w14:paraId="1315A8E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w:t>
            </w:r>
          </w:p>
        </w:tc>
        <w:tc>
          <w:tcPr>
            <w:tcW w:w="1080" w:type="dxa"/>
            <w:tcBorders>
              <w:top w:val="nil"/>
              <w:left w:val="nil"/>
              <w:bottom w:val="single" w:sz="4" w:space="0" w:color="auto"/>
              <w:right w:val="single" w:sz="4" w:space="0" w:color="auto"/>
            </w:tcBorders>
            <w:shd w:val="clear" w:color="auto" w:fill="auto"/>
            <w:noWrap/>
            <w:vAlign w:val="bottom"/>
            <w:hideMark/>
          </w:tcPr>
          <w:p w14:paraId="40FCD54C"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297356</w:t>
            </w:r>
          </w:p>
        </w:tc>
      </w:tr>
      <w:tr w:rsidR="006368A9" w:rsidRPr="00EC52D9" w14:paraId="1827A760"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242F10F0"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9</w:t>
            </w:r>
          </w:p>
        </w:tc>
        <w:tc>
          <w:tcPr>
            <w:tcW w:w="920" w:type="dxa"/>
            <w:tcBorders>
              <w:top w:val="nil"/>
              <w:left w:val="nil"/>
              <w:bottom w:val="single" w:sz="4" w:space="0" w:color="auto"/>
              <w:right w:val="single" w:sz="4" w:space="0" w:color="auto"/>
            </w:tcBorders>
            <w:shd w:val="clear" w:color="auto" w:fill="auto"/>
            <w:noWrap/>
            <w:vAlign w:val="bottom"/>
            <w:hideMark/>
          </w:tcPr>
          <w:p w14:paraId="3CA98D1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7</w:t>
            </w:r>
          </w:p>
        </w:tc>
        <w:tc>
          <w:tcPr>
            <w:tcW w:w="1580" w:type="dxa"/>
            <w:tcBorders>
              <w:top w:val="nil"/>
              <w:left w:val="nil"/>
              <w:bottom w:val="single" w:sz="4" w:space="0" w:color="auto"/>
              <w:right w:val="single" w:sz="4" w:space="0" w:color="auto"/>
            </w:tcBorders>
            <w:shd w:val="clear" w:color="auto" w:fill="auto"/>
            <w:noWrap/>
            <w:vAlign w:val="bottom"/>
            <w:hideMark/>
          </w:tcPr>
          <w:p w14:paraId="4F96BD9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17</w:t>
            </w:r>
          </w:p>
        </w:tc>
        <w:tc>
          <w:tcPr>
            <w:tcW w:w="1580" w:type="dxa"/>
            <w:tcBorders>
              <w:top w:val="nil"/>
              <w:left w:val="nil"/>
              <w:bottom w:val="single" w:sz="4" w:space="0" w:color="auto"/>
              <w:right w:val="single" w:sz="4" w:space="0" w:color="auto"/>
            </w:tcBorders>
            <w:shd w:val="clear" w:color="auto" w:fill="auto"/>
            <w:noWrap/>
            <w:vAlign w:val="bottom"/>
            <w:hideMark/>
          </w:tcPr>
          <w:p w14:paraId="64F51F7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85</w:t>
            </w:r>
          </w:p>
        </w:tc>
        <w:tc>
          <w:tcPr>
            <w:tcW w:w="1700" w:type="dxa"/>
            <w:tcBorders>
              <w:top w:val="nil"/>
              <w:left w:val="nil"/>
              <w:bottom w:val="single" w:sz="4" w:space="0" w:color="auto"/>
              <w:right w:val="single" w:sz="4" w:space="0" w:color="auto"/>
            </w:tcBorders>
            <w:shd w:val="clear" w:color="auto" w:fill="auto"/>
            <w:noWrap/>
            <w:vAlign w:val="bottom"/>
            <w:hideMark/>
          </w:tcPr>
          <w:p w14:paraId="2AC482C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9</w:t>
            </w:r>
          </w:p>
        </w:tc>
        <w:tc>
          <w:tcPr>
            <w:tcW w:w="1080" w:type="dxa"/>
            <w:tcBorders>
              <w:top w:val="nil"/>
              <w:left w:val="nil"/>
              <w:bottom w:val="single" w:sz="4" w:space="0" w:color="auto"/>
              <w:right w:val="single" w:sz="4" w:space="0" w:color="auto"/>
            </w:tcBorders>
            <w:shd w:val="clear" w:color="auto" w:fill="auto"/>
            <w:noWrap/>
            <w:vAlign w:val="bottom"/>
            <w:hideMark/>
          </w:tcPr>
          <w:p w14:paraId="4FDACE4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738095</w:t>
            </w:r>
          </w:p>
        </w:tc>
      </w:tr>
      <w:tr w:rsidR="006368A9" w:rsidRPr="00EC52D9" w14:paraId="7448307B"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444CC8D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0</w:t>
            </w:r>
          </w:p>
        </w:tc>
        <w:tc>
          <w:tcPr>
            <w:tcW w:w="920" w:type="dxa"/>
            <w:tcBorders>
              <w:top w:val="nil"/>
              <w:left w:val="nil"/>
              <w:bottom w:val="single" w:sz="4" w:space="0" w:color="auto"/>
              <w:right w:val="single" w:sz="4" w:space="0" w:color="auto"/>
            </w:tcBorders>
            <w:shd w:val="clear" w:color="auto" w:fill="auto"/>
            <w:noWrap/>
            <w:vAlign w:val="bottom"/>
            <w:hideMark/>
          </w:tcPr>
          <w:p w14:paraId="50C1DE6F"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5</w:t>
            </w:r>
          </w:p>
        </w:tc>
        <w:tc>
          <w:tcPr>
            <w:tcW w:w="1580" w:type="dxa"/>
            <w:tcBorders>
              <w:top w:val="nil"/>
              <w:left w:val="nil"/>
              <w:bottom w:val="single" w:sz="4" w:space="0" w:color="auto"/>
              <w:right w:val="single" w:sz="4" w:space="0" w:color="auto"/>
            </w:tcBorders>
            <w:shd w:val="clear" w:color="auto" w:fill="auto"/>
            <w:noWrap/>
            <w:vAlign w:val="bottom"/>
            <w:hideMark/>
          </w:tcPr>
          <w:p w14:paraId="387F2B9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05</w:t>
            </w:r>
          </w:p>
        </w:tc>
        <w:tc>
          <w:tcPr>
            <w:tcW w:w="1580" w:type="dxa"/>
            <w:tcBorders>
              <w:top w:val="nil"/>
              <w:left w:val="nil"/>
              <w:bottom w:val="single" w:sz="4" w:space="0" w:color="auto"/>
              <w:right w:val="single" w:sz="4" w:space="0" w:color="auto"/>
            </w:tcBorders>
            <w:shd w:val="clear" w:color="auto" w:fill="auto"/>
            <w:noWrap/>
            <w:vAlign w:val="bottom"/>
            <w:hideMark/>
          </w:tcPr>
          <w:p w14:paraId="01B8A6A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50</w:t>
            </w:r>
          </w:p>
        </w:tc>
        <w:tc>
          <w:tcPr>
            <w:tcW w:w="1700" w:type="dxa"/>
            <w:tcBorders>
              <w:top w:val="nil"/>
              <w:left w:val="nil"/>
              <w:bottom w:val="single" w:sz="4" w:space="0" w:color="auto"/>
              <w:right w:val="single" w:sz="4" w:space="0" w:color="auto"/>
            </w:tcBorders>
            <w:shd w:val="clear" w:color="auto" w:fill="auto"/>
            <w:noWrap/>
            <w:vAlign w:val="bottom"/>
            <w:hideMark/>
          </w:tcPr>
          <w:p w14:paraId="23DD801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1</w:t>
            </w:r>
          </w:p>
        </w:tc>
        <w:tc>
          <w:tcPr>
            <w:tcW w:w="1080" w:type="dxa"/>
            <w:tcBorders>
              <w:top w:val="nil"/>
              <w:left w:val="nil"/>
              <w:bottom w:val="single" w:sz="4" w:space="0" w:color="auto"/>
              <w:right w:val="single" w:sz="4" w:space="0" w:color="auto"/>
            </w:tcBorders>
            <w:shd w:val="clear" w:color="auto" w:fill="auto"/>
            <w:noWrap/>
            <w:vAlign w:val="bottom"/>
            <w:hideMark/>
          </w:tcPr>
          <w:p w14:paraId="03872FF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660225</w:t>
            </w:r>
          </w:p>
        </w:tc>
      </w:tr>
      <w:tr w:rsidR="006368A9" w:rsidRPr="00EC52D9" w14:paraId="13FBD397"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078D46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06790E5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w:t>
            </w:r>
          </w:p>
        </w:tc>
        <w:tc>
          <w:tcPr>
            <w:tcW w:w="1580" w:type="dxa"/>
            <w:tcBorders>
              <w:top w:val="nil"/>
              <w:left w:val="nil"/>
              <w:bottom w:val="single" w:sz="4" w:space="0" w:color="auto"/>
              <w:right w:val="single" w:sz="4" w:space="0" w:color="auto"/>
            </w:tcBorders>
            <w:shd w:val="clear" w:color="auto" w:fill="auto"/>
            <w:noWrap/>
            <w:vAlign w:val="bottom"/>
            <w:hideMark/>
          </w:tcPr>
          <w:p w14:paraId="6D271B4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60</w:t>
            </w:r>
          </w:p>
        </w:tc>
        <w:tc>
          <w:tcPr>
            <w:tcW w:w="1580" w:type="dxa"/>
            <w:tcBorders>
              <w:top w:val="nil"/>
              <w:left w:val="nil"/>
              <w:bottom w:val="single" w:sz="4" w:space="0" w:color="auto"/>
              <w:right w:val="single" w:sz="4" w:space="0" w:color="auto"/>
            </w:tcBorders>
            <w:shd w:val="clear" w:color="auto" w:fill="auto"/>
            <w:noWrap/>
            <w:vAlign w:val="bottom"/>
            <w:hideMark/>
          </w:tcPr>
          <w:p w14:paraId="104E7B8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2</w:t>
            </w:r>
          </w:p>
        </w:tc>
        <w:tc>
          <w:tcPr>
            <w:tcW w:w="1700" w:type="dxa"/>
            <w:tcBorders>
              <w:top w:val="nil"/>
              <w:left w:val="nil"/>
              <w:bottom w:val="single" w:sz="4" w:space="0" w:color="auto"/>
              <w:right w:val="single" w:sz="4" w:space="0" w:color="auto"/>
            </w:tcBorders>
            <w:shd w:val="clear" w:color="auto" w:fill="auto"/>
            <w:noWrap/>
            <w:vAlign w:val="bottom"/>
            <w:hideMark/>
          </w:tcPr>
          <w:p w14:paraId="2DE623A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2</w:t>
            </w:r>
          </w:p>
        </w:tc>
        <w:tc>
          <w:tcPr>
            <w:tcW w:w="1080" w:type="dxa"/>
            <w:tcBorders>
              <w:top w:val="nil"/>
              <w:left w:val="nil"/>
              <w:bottom w:val="single" w:sz="4" w:space="0" w:color="auto"/>
              <w:right w:val="single" w:sz="4" w:space="0" w:color="auto"/>
            </w:tcBorders>
            <w:shd w:val="clear" w:color="auto" w:fill="auto"/>
            <w:noWrap/>
            <w:vAlign w:val="bottom"/>
            <w:hideMark/>
          </w:tcPr>
          <w:p w14:paraId="70F2217E"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812183</w:t>
            </w:r>
          </w:p>
        </w:tc>
      </w:tr>
      <w:tr w:rsidR="006368A9" w:rsidRPr="00EC52D9" w14:paraId="282EB1C2"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3EF1023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3EEF31A7"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2</w:t>
            </w:r>
          </w:p>
        </w:tc>
        <w:tc>
          <w:tcPr>
            <w:tcW w:w="1580" w:type="dxa"/>
            <w:tcBorders>
              <w:top w:val="nil"/>
              <w:left w:val="nil"/>
              <w:bottom w:val="single" w:sz="4" w:space="0" w:color="auto"/>
              <w:right w:val="single" w:sz="4" w:space="0" w:color="auto"/>
            </w:tcBorders>
            <w:shd w:val="clear" w:color="auto" w:fill="auto"/>
            <w:noWrap/>
            <w:vAlign w:val="bottom"/>
            <w:hideMark/>
          </w:tcPr>
          <w:p w14:paraId="7950B18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1</w:t>
            </w:r>
          </w:p>
        </w:tc>
        <w:tc>
          <w:tcPr>
            <w:tcW w:w="1580" w:type="dxa"/>
            <w:tcBorders>
              <w:top w:val="nil"/>
              <w:left w:val="nil"/>
              <w:bottom w:val="single" w:sz="4" w:space="0" w:color="auto"/>
              <w:right w:val="single" w:sz="4" w:space="0" w:color="auto"/>
            </w:tcBorders>
            <w:shd w:val="clear" w:color="auto" w:fill="auto"/>
            <w:noWrap/>
            <w:vAlign w:val="bottom"/>
            <w:hideMark/>
          </w:tcPr>
          <w:p w14:paraId="27B85EE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1</w:t>
            </w:r>
          </w:p>
        </w:tc>
        <w:tc>
          <w:tcPr>
            <w:tcW w:w="1700" w:type="dxa"/>
            <w:tcBorders>
              <w:top w:val="nil"/>
              <w:left w:val="nil"/>
              <w:bottom w:val="single" w:sz="4" w:space="0" w:color="auto"/>
              <w:right w:val="single" w:sz="4" w:space="0" w:color="auto"/>
            </w:tcBorders>
            <w:shd w:val="clear" w:color="auto" w:fill="auto"/>
            <w:noWrap/>
            <w:vAlign w:val="bottom"/>
            <w:hideMark/>
          </w:tcPr>
          <w:p w14:paraId="671E180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0</w:t>
            </w:r>
          </w:p>
        </w:tc>
        <w:tc>
          <w:tcPr>
            <w:tcW w:w="1080" w:type="dxa"/>
            <w:tcBorders>
              <w:top w:val="nil"/>
              <w:left w:val="nil"/>
              <w:bottom w:val="single" w:sz="4" w:space="0" w:color="auto"/>
              <w:right w:val="single" w:sz="4" w:space="0" w:color="auto"/>
            </w:tcBorders>
            <w:shd w:val="clear" w:color="auto" w:fill="auto"/>
            <w:noWrap/>
            <w:vAlign w:val="bottom"/>
            <w:hideMark/>
          </w:tcPr>
          <w:p w14:paraId="088D1A1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864686</w:t>
            </w:r>
          </w:p>
        </w:tc>
      </w:tr>
    </w:tbl>
    <w:p w14:paraId="22662B4E" w14:textId="77777777" w:rsidR="006368A9" w:rsidRDefault="006368A9" w:rsidP="006368A9">
      <w:r>
        <w:br w:type="page"/>
      </w:r>
    </w:p>
    <w:p w14:paraId="44982248" w14:textId="77777777" w:rsidR="006368A9" w:rsidRDefault="006368A9" w:rsidP="006368A9">
      <w:r>
        <w:lastRenderedPageBreak/>
        <w:t>Table S2a Phenograph</w:t>
      </w:r>
    </w:p>
    <w:tbl>
      <w:tblPr>
        <w:tblW w:w="8880" w:type="dxa"/>
        <w:tblLook w:val="04A0" w:firstRow="1" w:lastRow="0" w:firstColumn="1" w:lastColumn="0" w:noHBand="0" w:noVBand="1"/>
      </w:tblPr>
      <w:tblGrid>
        <w:gridCol w:w="2020"/>
        <w:gridCol w:w="920"/>
        <w:gridCol w:w="1580"/>
        <w:gridCol w:w="1580"/>
        <w:gridCol w:w="1700"/>
        <w:gridCol w:w="1080"/>
      </w:tblGrid>
      <w:tr w:rsidR="006368A9" w:rsidRPr="00EC52D9" w14:paraId="41040BEA" w14:textId="77777777" w:rsidTr="00477BED">
        <w:trPr>
          <w:trHeight w:val="300"/>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6800EC"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Target Population</w:t>
            </w:r>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7FF80C43"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In Gate</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69FB5ED3"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True Positive</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6B71A17C"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alse Positive</w:t>
            </w:r>
          </w:p>
        </w:tc>
        <w:tc>
          <w:tcPr>
            <w:tcW w:w="1700" w:type="dxa"/>
            <w:tcBorders>
              <w:top w:val="single" w:sz="4" w:space="0" w:color="auto"/>
              <w:left w:val="nil"/>
              <w:bottom w:val="single" w:sz="4" w:space="0" w:color="auto"/>
              <w:right w:val="single" w:sz="4" w:space="0" w:color="auto"/>
            </w:tcBorders>
            <w:shd w:val="clear" w:color="auto" w:fill="auto"/>
            <w:noWrap/>
            <w:vAlign w:val="bottom"/>
            <w:hideMark/>
          </w:tcPr>
          <w:p w14:paraId="014D1447"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alse Negativ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050F8F95"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score</w:t>
            </w:r>
          </w:p>
        </w:tc>
      </w:tr>
      <w:tr w:rsidR="006368A9" w:rsidRPr="00EC52D9" w14:paraId="111E7AF8"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5349EB9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w:t>
            </w:r>
          </w:p>
        </w:tc>
        <w:tc>
          <w:tcPr>
            <w:tcW w:w="920" w:type="dxa"/>
            <w:tcBorders>
              <w:top w:val="nil"/>
              <w:left w:val="nil"/>
              <w:bottom w:val="single" w:sz="4" w:space="0" w:color="auto"/>
              <w:right w:val="single" w:sz="4" w:space="0" w:color="auto"/>
            </w:tcBorders>
            <w:shd w:val="clear" w:color="auto" w:fill="auto"/>
            <w:noWrap/>
            <w:vAlign w:val="bottom"/>
            <w:hideMark/>
          </w:tcPr>
          <w:p w14:paraId="55E05A7F"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w:t>
            </w:r>
          </w:p>
        </w:tc>
        <w:tc>
          <w:tcPr>
            <w:tcW w:w="1580" w:type="dxa"/>
            <w:tcBorders>
              <w:top w:val="nil"/>
              <w:left w:val="nil"/>
              <w:bottom w:val="single" w:sz="4" w:space="0" w:color="auto"/>
              <w:right w:val="single" w:sz="4" w:space="0" w:color="auto"/>
            </w:tcBorders>
            <w:shd w:val="clear" w:color="auto" w:fill="auto"/>
            <w:noWrap/>
            <w:vAlign w:val="bottom"/>
            <w:hideMark/>
          </w:tcPr>
          <w:p w14:paraId="1AFC9507"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721</w:t>
            </w:r>
          </w:p>
        </w:tc>
        <w:tc>
          <w:tcPr>
            <w:tcW w:w="1580" w:type="dxa"/>
            <w:tcBorders>
              <w:top w:val="nil"/>
              <w:left w:val="nil"/>
              <w:bottom w:val="single" w:sz="4" w:space="0" w:color="auto"/>
              <w:right w:val="single" w:sz="4" w:space="0" w:color="auto"/>
            </w:tcBorders>
            <w:shd w:val="clear" w:color="auto" w:fill="auto"/>
            <w:noWrap/>
            <w:vAlign w:val="bottom"/>
            <w:hideMark/>
          </w:tcPr>
          <w:p w14:paraId="66EDEDAE"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003</w:t>
            </w:r>
          </w:p>
        </w:tc>
        <w:tc>
          <w:tcPr>
            <w:tcW w:w="1700" w:type="dxa"/>
            <w:tcBorders>
              <w:top w:val="nil"/>
              <w:left w:val="nil"/>
              <w:bottom w:val="single" w:sz="4" w:space="0" w:color="auto"/>
              <w:right w:val="single" w:sz="4" w:space="0" w:color="auto"/>
            </w:tcBorders>
            <w:shd w:val="clear" w:color="auto" w:fill="auto"/>
            <w:noWrap/>
            <w:vAlign w:val="bottom"/>
            <w:hideMark/>
          </w:tcPr>
          <w:p w14:paraId="50C418A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03</w:t>
            </w:r>
          </w:p>
        </w:tc>
        <w:tc>
          <w:tcPr>
            <w:tcW w:w="1080" w:type="dxa"/>
            <w:tcBorders>
              <w:top w:val="nil"/>
              <w:left w:val="nil"/>
              <w:bottom w:val="single" w:sz="4" w:space="0" w:color="auto"/>
              <w:right w:val="single" w:sz="4" w:space="0" w:color="auto"/>
            </w:tcBorders>
            <w:shd w:val="clear" w:color="auto" w:fill="auto"/>
            <w:noWrap/>
            <w:vAlign w:val="bottom"/>
            <w:hideMark/>
          </w:tcPr>
          <w:p w14:paraId="0DF1D25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756816</w:t>
            </w:r>
          </w:p>
        </w:tc>
      </w:tr>
      <w:tr w:rsidR="006368A9" w:rsidRPr="00EC52D9" w14:paraId="6FAA16EC"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5960342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w:t>
            </w:r>
          </w:p>
        </w:tc>
        <w:tc>
          <w:tcPr>
            <w:tcW w:w="920" w:type="dxa"/>
            <w:tcBorders>
              <w:top w:val="nil"/>
              <w:left w:val="nil"/>
              <w:bottom w:val="single" w:sz="4" w:space="0" w:color="auto"/>
              <w:right w:val="single" w:sz="4" w:space="0" w:color="auto"/>
            </w:tcBorders>
            <w:shd w:val="clear" w:color="auto" w:fill="auto"/>
            <w:noWrap/>
            <w:vAlign w:val="bottom"/>
            <w:hideMark/>
          </w:tcPr>
          <w:p w14:paraId="5ABD1DD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1580" w:type="dxa"/>
            <w:tcBorders>
              <w:top w:val="nil"/>
              <w:left w:val="nil"/>
              <w:bottom w:val="single" w:sz="4" w:space="0" w:color="auto"/>
              <w:right w:val="single" w:sz="4" w:space="0" w:color="auto"/>
            </w:tcBorders>
            <w:shd w:val="clear" w:color="auto" w:fill="auto"/>
            <w:noWrap/>
            <w:vAlign w:val="bottom"/>
            <w:hideMark/>
          </w:tcPr>
          <w:p w14:paraId="242DEBD7"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21</w:t>
            </w:r>
          </w:p>
        </w:tc>
        <w:tc>
          <w:tcPr>
            <w:tcW w:w="1580" w:type="dxa"/>
            <w:tcBorders>
              <w:top w:val="nil"/>
              <w:left w:val="nil"/>
              <w:bottom w:val="single" w:sz="4" w:space="0" w:color="auto"/>
              <w:right w:val="single" w:sz="4" w:space="0" w:color="auto"/>
            </w:tcBorders>
            <w:shd w:val="clear" w:color="auto" w:fill="auto"/>
            <w:noWrap/>
            <w:vAlign w:val="bottom"/>
            <w:hideMark/>
          </w:tcPr>
          <w:p w14:paraId="10BD55D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962</w:t>
            </w:r>
          </w:p>
        </w:tc>
        <w:tc>
          <w:tcPr>
            <w:tcW w:w="1700" w:type="dxa"/>
            <w:tcBorders>
              <w:top w:val="nil"/>
              <w:left w:val="nil"/>
              <w:bottom w:val="single" w:sz="4" w:space="0" w:color="auto"/>
              <w:right w:val="single" w:sz="4" w:space="0" w:color="auto"/>
            </w:tcBorders>
            <w:shd w:val="clear" w:color="auto" w:fill="auto"/>
            <w:noWrap/>
            <w:vAlign w:val="bottom"/>
            <w:hideMark/>
          </w:tcPr>
          <w:p w14:paraId="4A923467"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w:t>
            </w:r>
          </w:p>
        </w:tc>
        <w:tc>
          <w:tcPr>
            <w:tcW w:w="1080" w:type="dxa"/>
            <w:tcBorders>
              <w:top w:val="nil"/>
              <w:left w:val="nil"/>
              <w:bottom w:val="single" w:sz="4" w:space="0" w:color="auto"/>
              <w:right w:val="single" w:sz="4" w:space="0" w:color="auto"/>
            </w:tcBorders>
            <w:shd w:val="clear" w:color="auto" w:fill="auto"/>
            <w:noWrap/>
            <w:vAlign w:val="bottom"/>
            <w:hideMark/>
          </w:tcPr>
          <w:p w14:paraId="65F1287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471449</w:t>
            </w:r>
          </w:p>
        </w:tc>
      </w:tr>
      <w:tr w:rsidR="006368A9" w:rsidRPr="00EC52D9" w14:paraId="7AA79225"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6B3E56B0"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w:t>
            </w:r>
          </w:p>
        </w:tc>
        <w:tc>
          <w:tcPr>
            <w:tcW w:w="920" w:type="dxa"/>
            <w:tcBorders>
              <w:top w:val="nil"/>
              <w:left w:val="nil"/>
              <w:bottom w:val="single" w:sz="4" w:space="0" w:color="auto"/>
              <w:right w:val="single" w:sz="4" w:space="0" w:color="auto"/>
            </w:tcBorders>
            <w:shd w:val="clear" w:color="auto" w:fill="auto"/>
            <w:noWrap/>
            <w:vAlign w:val="bottom"/>
            <w:hideMark/>
          </w:tcPr>
          <w:p w14:paraId="5190A0F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1580" w:type="dxa"/>
            <w:tcBorders>
              <w:top w:val="nil"/>
              <w:left w:val="nil"/>
              <w:bottom w:val="single" w:sz="4" w:space="0" w:color="auto"/>
              <w:right w:val="single" w:sz="4" w:space="0" w:color="auto"/>
            </w:tcBorders>
            <w:shd w:val="clear" w:color="auto" w:fill="auto"/>
            <w:noWrap/>
            <w:vAlign w:val="bottom"/>
            <w:hideMark/>
          </w:tcPr>
          <w:p w14:paraId="347CD7E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281</w:t>
            </w:r>
          </w:p>
        </w:tc>
        <w:tc>
          <w:tcPr>
            <w:tcW w:w="1580" w:type="dxa"/>
            <w:tcBorders>
              <w:top w:val="nil"/>
              <w:left w:val="nil"/>
              <w:bottom w:val="single" w:sz="4" w:space="0" w:color="auto"/>
              <w:right w:val="single" w:sz="4" w:space="0" w:color="auto"/>
            </w:tcBorders>
            <w:shd w:val="clear" w:color="auto" w:fill="auto"/>
            <w:noWrap/>
            <w:vAlign w:val="bottom"/>
            <w:hideMark/>
          </w:tcPr>
          <w:p w14:paraId="3473E2D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002</w:t>
            </w:r>
          </w:p>
        </w:tc>
        <w:tc>
          <w:tcPr>
            <w:tcW w:w="1700" w:type="dxa"/>
            <w:tcBorders>
              <w:top w:val="nil"/>
              <w:left w:val="nil"/>
              <w:bottom w:val="single" w:sz="4" w:space="0" w:color="auto"/>
              <w:right w:val="single" w:sz="4" w:space="0" w:color="auto"/>
            </w:tcBorders>
            <w:shd w:val="clear" w:color="auto" w:fill="auto"/>
            <w:noWrap/>
            <w:vAlign w:val="bottom"/>
            <w:hideMark/>
          </w:tcPr>
          <w:p w14:paraId="5CD2C3E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w:t>
            </w:r>
          </w:p>
        </w:tc>
        <w:tc>
          <w:tcPr>
            <w:tcW w:w="1080" w:type="dxa"/>
            <w:tcBorders>
              <w:top w:val="nil"/>
              <w:left w:val="nil"/>
              <w:bottom w:val="single" w:sz="4" w:space="0" w:color="auto"/>
              <w:right w:val="single" w:sz="4" w:space="0" w:color="auto"/>
            </w:tcBorders>
            <w:shd w:val="clear" w:color="auto" w:fill="auto"/>
            <w:noWrap/>
            <w:vAlign w:val="bottom"/>
            <w:hideMark/>
          </w:tcPr>
          <w:p w14:paraId="1CB22E5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46046</w:t>
            </w:r>
          </w:p>
        </w:tc>
      </w:tr>
      <w:tr w:rsidR="006368A9" w:rsidRPr="00EC52D9" w14:paraId="0539B7DE"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099E828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w:t>
            </w:r>
          </w:p>
        </w:tc>
        <w:tc>
          <w:tcPr>
            <w:tcW w:w="920" w:type="dxa"/>
            <w:tcBorders>
              <w:top w:val="nil"/>
              <w:left w:val="nil"/>
              <w:bottom w:val="single" w:sz="4" w:space="0" w:color="auto"/>
              <w:right w:val="single" w:sz="4" w:space="0" w:color="auto"/>
            </w:tcBorders>
            <w:shd w:val="clear" w:color="auto" w:fill="auto"/>
            <w:noWrap/>
            <w:vAlign w:val="bottom"/>
            <w:hideMark/>
          </w:tcPr>
          <w:p w14:paraId="2102AD9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6</w:t>
            </w:r>
          </w:p>
        </w:tc>
        <w:tc>
          <w:tcPr>
            <w:tcW w:w="1580" w:type="dxa"/>
            <w:tcBorders>
              <w:top w:val="nil"/>
              <w:left w:val="nil"/>
              <w:bottom w:val="single" w:sz="4" w:space="0" w:color="auto"/>
              <w:right w:val="single" w:sz="4" w:space="0" w:color="auto"/>
            </w:tcBorders>
            <w:shd w:val="clear" w:color="auto" w:fill="auto"/>
            <w:noWrap/>
            <w:vAlign w:val="bottom"/>
            <w:hideMark/>
          </w:tcPr>
          <w:p w14:paraId="7ECA624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042</w:t>
            </w:r>
          </w:p>
        </w:tc>
        <w:tc>
          <w:tcPr>
            <w:tcW w:w="1580" w:type="dxa"/>
            <w:tcBorders>
              <w:top w:val="nil"/>
              <w:left w:val="nil"/>
              <w:bottom w:val="single" w:sz="4" w:space="0" w:color="auto"/>
              <w:right w:val="single" w:sz="4" w:space="0" w:color="auto"/>
            </w:tcBorders>
            <w:shd w:val="clear" w:color="auto" w:fill="auto"/>
            <w:noWrap/>
            <w:vAlign w:val="bottom"/>
            <w:hideMark/>
          </w:tcPr>
          <w:p w14:paraId="352A2C1E"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0</w:t>
            </w:r>
          </w:p>
        </w:tc>
        <w:tc>
          <w:tcPr>
            <w:tcW w:w="1700" w:type="dxa"/>
            <w:tcBorders>
              <w:top w:val="nil"/>
              <w:left w:val="nil"/>
              <w:bottom w:val="single" w:sz="4" w:space="0" w:color="auto"/>
              <w:right w:val="single" w:sz="4" w:space="0" w:color="auto"/>
            </w:tcBorders>
            <w:shd w:val="clear" w:color="auto" w:fill="auto"/>
            <w:noWrap/>
            <w:vAlign w:val="bottom"/>
            <w:hideMark/>
          </w:tcPr>
          <w:p w14:paraId="2DEB566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21</w:t>
            </w:r>
          </w:p>
        </w:tc>
        <w:tc>
          <w:tcPr>
            <w:tcW w:w="1080" w:type="dxa"/>
            <w:tcBorders>
              <w:top w:val="nil"/>
              <w:left w:val="nil"/>
              <w:bottom w:val="single" w:sz="4" w:space="0" w:color="auto"/>
              <w:right w:val="single" w:sz="4" w:space="0" w:color="auto"/>
            </w:tcBorders>
            <w:shd w:val="clear" w:color="auto" w:fill="auto"/>
            <w:noWrap/>
            <w:vAlign w:val="bottom"/>
            <w:hideMark/>
          </w:tcPr>
          <w:p w14:paraId="385DE57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920088</w:t>
            </w:r>
          </w:p>
        </w:tc>
      </w:tr>
      <w:tr w:rsidR="006368A9" w:rsidRPr="00EC52D9" w14:paraId="31D2BB9B"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24F6FC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5</w:t>
            </w:r>
          </w:p>
        </w:tc>
        <w:tc>
          <w:tcPr>
            <w:tcW w:w="920" w:type="dxa"/>
            <w:tcBorders>
              <w:top w:val="nil"/>
              <w:left w:val="nil"/>
              <w:bottom w:val="single" w:sz="4" w:space="0" w:color="auto"/>
              <w:right w:val="single" w:sz="4" w:space="0" w:color="auto"/>
            </w:tcBorders>
            <w:shd w:val="clear" w:color="auto" w:fill="auto"/>
            <w:noWrap/>
            <w:vAlign w:val="bottom"/>
            <w:hideMark/>
          </w:tcPr>
          <w:p w14:paraId="0C7F0A1F"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4</w:t>
            </w:r>
          </w:p>
        </w:tc>
        <w:tc>
          <w:tcPr>
            <w:tcW w:w="1580" w:type="dxa"/>
            <w:tcBorders>
              <w:top w:val="nil"/>
              <w:left w:val="nil"/>
              <w:bottom w:val="single" w:sz="4" w:space="0" w:color="auto"/>
              <w:right w:val="single" w:sz="4" w:space="0" w:color="auto"/>
            </w:tcBorders>
            <w:shd w:val="clear" w:color="auto" w:fill="auto"/>
            <w:noWrap/>
            <w:vAlign w:val="bottom"/>
            <w:hideMark/>
          </w:tcPr>
          <w:p w14:paraId="00B3F3EC"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96</w:t>
            </w:r>
          </w:p>
        </w:tc>
        <w:tc>
          <w:tcPr>
            <w:tcW w:w="1580" w:type="dxa"/>
            <w:tcBorders>
              <w:top w:val="nil"/>
              <w:left w:val="nil"/>
              <w:bottom w:val="single" w:sz="4" w:space="0" w:color="auto"/>
              <w:right w:val="single" w:sz="4" w:space="0" w:color="auto"/>
            </w:tcBorders>
            <w:shd w:val="clear" w:color="auto" w:fill="auto"/>
            <w:noWrap/>
            <w:vAlign w:val="bottom"/>
            <w:hideMark/>
          </w:tcPr>
          <w:p w14:paraId="12A1621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18</w:t>
            </w:r>
          </w:p>
        </w:tc>
        <w:tc>
          <w:tcPr>
            <w:tcW w:w="1700" w:type="dxa"/>
            <w:tcBorders>
              <w:top w:val="nil"/>
              <w:left w:val="nil"/>
              <w:bottom w:val="single" w:sz="4" w:space="0" w:color="auto"/>
              <w:right w:val="single" w:sz="4" w:space="0" w:color="auto"/>
            </w:tcBorders>
            <w:shd w:val="clear" w:color="auto" w:fill="auto"/>
            <w:noWrap/>
            <w:vAlign w:val="bottom"/>
            <w:hideMark/>
          </w:tcPr>
          <w:p w14:paraId="543D503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7</w:t>
            </w:r>
          </w:p>
        </w:tc>
        <w:tc>
          <w:tcPr>
            <w:tcW w:w="1080" w:type="dxa"/>
            <w:tcBorders>
              <w:top w:val="nil"/>
              <w:left w:val="nil"/>
              <w:bottom w:val="single" w:sz="4" w:space="0" w:color="auto"/>
              <w:right w:val="single" w:sz="4" w:space="0" w:color="auto"/>
            </w:tcBorders>
            <w:shd w:val="clear" w:color="auto" w:fill="auto"/>
            <w:noWrap/>
            <w:vAlign w:val="bottom"/>
            <w:hideMark/>
          </w:tcPr>
          <w:p w14:paraId="4F3B5257"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817668</w:t>
            </w:r>
          </w:p>
        </w:tc>
      </w:tr>
      <w:tr w:rsidR="006368A9" w:rsidRPr="00EC52D9" w14:paraId="6692EEF6"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7C7407A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w:t>
            </w:r>
          </w:p>
        </w:tc>
        <w:tc>
          <w:tcPr>
            <w:tcW w:w="920" w:type="dxa"/>
            <w:tcBorders>
              <w:top w:val="nil"/>
              <w:left w:val="nil"/>
              <w:bottom w:val="single" w:sz="4" w:space="0" w:color="auto"/>
              <w:right w:val="single" w:sz="4" w:space="0" w:color="auto"/>
            </w:tcBorders>
            <w:shd w:val="clear" w:color="auto" w:fill="auto"/>
            <w:noWrap/>
            <w:vAlign w:val="bottom"/>
            <w:hideMark/>
          </w:tcPr>
          <w:p w14:paraId="0A5612B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w:t>
            </w:r>
          </w:p>
        </w:tc>
        <w:tc>
          <w:tcPr>
            <w:tcW w:w="1580" w:type="dxa"/>
            <w:tcBorders>
              <w:top w:val="nil"/>
              <w:left w:val="nil"/>
              <w:bottom w:val="single" w:sz="4" w:space="0" w:color="auto"/>
              <w:right w:val="single" w:sz="4" w:space="0" w:color="auto"/>
            </w:tcBorders>
            <w:shd w:val="clear" w:color="auto" w:fill="auto"/>
            <w:noWrap/>
            <w:vAlign w:val="bottom"/>
            <w:hideMark/>
          </w:tcPr>
          <w:p w14:paraId="2318E54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43</w:t>
            </w:r>
          </w:p>
        </w:tc>
        <w:tc>
          <w:tcPr>
            <w:tcW w:w="1580" w:type="dxa"/>
            <w:tcBorders>
              <w:top w:val="nil"/>
              <w:left w:val="nil"/>
              <w:bottom w:val="single" w:sz="4" w:space="0" w:color="auto"/>
              <w:right w:val="single" w:sz="4" w:space="0" w:color="auto"/>
            </w:tcBorders>
            <w:shd w:val="clear" w:color="auto" w:fill="auto"/>
            <w:noWrap/>
            <w:vAlign w:val="bottom"/>
            <w:hideMark/>
          </w:tcPr>
          <w:p w14:paraId="0D21874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981</w:t>
            </w:r>
          </w:p>
        </w:tc>
        <w:tc>
          <w:tcPr>
            <w:tcW w:w="1700" w:type="dxa"/>
            <w:tcBorders>
              <w:top w:val="nil"/>
              <w:left w:val="nil"/>
              <w:bottom w:val="single" w:sz="4" w:space="0" w:color="auto"/>
              <w:right w:val="single" w:sz="4" w:space="0" w:color="auto"/>
            </w:tcBorders>
            <w:shd w:val="clear" w:color="auto" w:fill="auto"/>
            <w:noWrap/>
            <w:vAlign w:val="bottom"/>
            <w:hideMark/>
          </w:tcPr>
          <w:p w14:paraId="5A4E78A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58</w:t>
            </w:r>
          </w:p>
        </w:tc>
        <w:tc>
          <w:tcPr>
            <w:tcW w:w="1080" w:type="dxa"/>
            <w:tcBorders>
              <w:top w:val="nil"/>
              <w:left w:val="nil"/>
              <w:bottom w:val="single" w:sz="4" w:space="0" w:color="auto"/>
              <w:right w:val="single" w:sz="4" w:space="0" w:color="auto"/>
            </w:tcBorders>
            <w:shd w:val="clear" w:color="auto" w:fill="auto"/>
            <w:noWrap/>
            <w:vAlign w:val="bottom"/>
            <w:hideMark/>
          </w:tcPr>
          <w:p w14:paraId="0F7715F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42156</w:t>
            </w:r>
          </w:p>
        </w:tc>
      </w:tr>
      <w:tr w:rsidR="006368A9" w:rsidRPr="00EC52D9" w14:paraId="73E295C7"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2DE636B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920" w:type="dxa"/>
            <w:tcBorders>
              <w:top w:val="nil"/>
              <w:left w:val="nil"/>
              <w:bottom w:val="single" w:sz="4" w:space="0" w:color="auto"/>
              <w:right w:val="single" w:sz="4" w:space="0" w:color="auto"/>
            </w:tcBorders>
            <w:shd w:val="clear" w:color="auto" w:fill="auto"/>
            <w:noWrap/>
            <w:vAlign w:val="bottom"/>
            <w:hideMark/>
          </w:tcPr>
          <w:p w14:paraId="73CE2B80"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1580" w:type="dxa"/>
            <w:tcBorders>
              <w:top w:val="nil"/>
              <w:left w:val="nil"/>
              <w:bottom w:val="single" w:sz="4" w:space="0" w:color="auto"/>
              <w:right w:val="single" w:sz="4" w:space="0" w:color="auto"/>
            </w:tcBorders>
            <w:shd w:val="clear" w:color="auto" w:fill="auto"/>
            <w:noWrap/>
            <w:vAlign w:val="bottom"/>
            <w:hideMark/>
          </w:tcPr>
          <w:p w14:paraId="4767B49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98</w:t>
            </w:r>
          </w:p>
        </w:tc>
        <w:tc>
          <w:tcPr>
            <w:tcW w:w="1580" w:type="dxa"/>
            <w:tcBorders>
              <w:top w:val="nil"/>
              <w:left w:val="nil"/>
              <w:bottom w:val="single" w:sz="4" w:space="0" w:color="auto"/>
              <w:right w:val="single" w:sz="4" w:space="0" w:color="auto"/>
            </w:tcBorders>
            <w:shd w:val="clear" w:color="auto" w:fill="auto"/>
            <w:noWrap/>
            <w:vAlign w:val="bottom"/>
            <w:hideMark/>
          </w:tcPr>
          <w:p w14:paraId="70884F6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485</w:t>
            </w:r>
          </w:p>
        </w:tc>
        <w:tc>
          <w:tcPr>
            <w:tcW w:w="1700" w:type="dxa"/>
            <w:tcBorders>
              <w:top w:val="nil"/>
              <w:left w:val="nil"/>
              <w:bottom w:val="single" w:sz="4" w:space="0" w:color="auto"/>
              <w:right w:val="single" w:sz="4" w:space="0" w:color="auto"/>
            </w:tcBorders>
            <w:shd w:val="clear" w:color="auto" w:fill="auto"/>
            <w:noWrap/>
            <w:vAlign w:val="bottom"/>
            <w:hideMark/>
          </w:tcPr>
          <w:p w14:paraId="385A61D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w:t>
            </w:r>
          </w:p>
        </w:tc>
        <w:tc>
          <w:tcPr>
            <w:tcW w:w="1080" w:type="dxa"/>
            <w:tcBorders>
              <w:top w:val="nil"/>
              <w:left w:val="nil"/>
              <w:bottom w:val="single" w:sz="4" w:space="0" w:color="auto"/>
              <w:right w:val="single" w:sz="4" w:space="0" w:color="auto"/>
            </w:tcBorders>
            <w:shd w:val="clear" w:color="auto" w:fill="auto"/>
            <w:noWrap/>
            <w:vAlign w:val="bottom"/>
            <w:hideMark/>
          </w:tcPr>
          <w:p w14:paraId="7E67EC5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314111</w:t>
            </w:r>
          </w:p>
        </w:tc>
      </w:tr>
      <w:tr w:rsidR="006368A9" w:rsidRPr="00EC52D9" w14:paraId="31650FF8"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5698DAE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8</w:t>
            </w:r>
          </w:p>
        </w:tc>
        <w:tc>
          <w:tcPr>
            <w:tcW w:w="920" w:type="dxa"/>
            <w:tcBorders>
              <w:top w:val="nil"/>
              <w:left w:val="nil"/>
              <w:bottom w:val="single" w:sz="4" w:space="0" w:color="auto"/>
              <w:right w:val="single" w:sz="4" w:space="0" w:color="auto"/>
            </w:tcBorders>
            <w:shd w:val="clear" w:color="auto" w:fill="auto"/>
            <w:noWrap/>
            <w:vAlign w:val="bottom"/>
            <w:hideMark/>
          </w:tcPr>
          <w:p w14:paraId="41134B4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1580" w:type="dxa"/>
            <w:tcBorders>
              <w:top w:val="nil"/>
              <w:left w:val="nil"/>
              <w:bottom w:val="single" w:sz="4" w:space="0" w:color="auto"/>
              <w:right w:val="single" w:sz="4" w:space="0" w:color="auto"/>
            </w:tcBorders>
            <w:shd w:val="clear" w:color="auto" w:fill="auto"/>
            <w:noWrap/>
            <w:vAlign w:val="bottom"/>
            <w:hideMark/>
          </w:tcPr>
          <w:p w14:paraId="1C3CB25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48</w:t>
            </w:r>
          </w:p>
        </w:tc>
        <w:tc>
          <w:tcPr>
            <w:tcW w:w="1580" w:type="dxa"/>
            <w:tcBorders>
              <w:top w:val="nil"/>
              <w:left w:val="nil"/>
              <w:bottom w:val="single" w:sz="4" w:space="0" w:color="auto"/>
              <w:right w:val="single" w:sz="4" w:space="0" w:color="auto"/>
            </w:tcBorders>
            <w:shd w:val="clear" w:color="auto" w:fill="auto"/>
            <w:noWrap/>
            <w:vAlign w:val="bottom"/>
            <w:hideMark/>
          </w:tcPr>
          <w:p w14:paraId="5F91DC7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535</w:t>
            </w:r>
          </w:p>
        </w:tc>
        <w:tc>
          <w:tcPr>
            <w:tcW w:w="1700" w:type="dxa"/>
            <w:tcBorders>
              <w:top w:val="nil"/>
              <w:left w:val="nil"/>
              <w:bottom w:val="single" w:sz="4" w:space="0" w:color="auto"/>
              <w:right w:val="single" w:sz="4" w:space="0" w:color="auto"/>
            </w:tcBorders>
            <w:shd w:val="clear" w:color="auto" w:fill="auto"/>
            <w:noWrap/>
            <w:vAlign w:val="bottom"/>
            <w:hideMark/>
          </w:tcPr>
          <w:p w14:paraId="79C3918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w:t>
            </w:r>
          </w:p>
        </w:tc>
        <w:tc>
          <w:tcPr>
            <w:tcW w:w="1080" w:type="dxa"/>
            <w:tcBorders>
              <w:top w:val="nil"/>
              <w:left w:val="nil"/>
              <w:bottom w:val="single" w:sz="4" w:space="0" w:color="auto"/>
              <w:right w:val="single" w:sz="4" w:space="0" w:color="auto"/>
            </w:tcBorders>
            <w:shd w:val="clear" w:color="auto" w:fill="auto"/>
            <w:noWrap/>
            <w:vAlign w:val="bottom"/>
            <w:hideMark/>
          </w:tcPr>
          <w:p w14:paraId="5EB3C3A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297356</w:t>
            </w:r>
          </w:p>
        </w:tc>
      </w:tr>
      <w:tr w:rsidR="006368A9" w:rsidRPr="00EC52D9" w14:paraId="40FEF903"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0D22691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9</w:t>
            </w:r>
          </w:p>
        </w:tc>
        <w:tc>
          <w:tcPr>
            <w:tcW w:w="920" w:type="dxa"/>
            <w:tcBorders>
              <w:top w:val="nil"/>
              <w:left w:val="nil"/>
              <w:bottom w:val="single" w:sz="4" w:space="0" w:color="auto"/>
              <w:right w:val="single" w:sz="4" w:space="0" w:color="auto"/>
            </w:tcBorders>
            <w:shd w:val="clear" w:color="auto" w:fill="auto"/>
            <w:noWrap/>
            <w:vAlign w:val="bottom"/>
            <w:hideMark/>
          </w:tcPr>
          <w:p w14:paraId="7C25B86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7</w:t>
            </w:r>
          </w:p>
        </w:tc>
        <w:tc>
          <w:tcPr>
            <w:tcW w:w="1580" w:type="dxa"/>
            <w:tcBorders>
              <w:top w:val="nil"/>
              <w:left w:val="nil"/>
              <w:bottom w:val="single" w:sz="4" w:space="0" w:color="auto"/>
              <w:right w:val="single" w:sz="4" w:space="0" w:color="auto"/>
            </w:tcBorders>
            <w:shd w:val="clear" w:color="auto" w:fill="auto"/>
            <w:noWrap/>
            <w:vAlign w:val="bottom"/>
            <w:hideMark/>
          </w:tcPr>
          <w:p w14:paraId="4E20DBC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17</w:t>
            </w:r>
          </w:p>
        </w:tc>
        <w:tc>
          <w:tcPr>
            <w:tcW w:w="1580" w:type="dxa"/>
            <w:tcBorders>
              <w:top w:val="nil"/>
              <w:left w:val="nil"/>
              <w:bottom w:val="single" w:sz="4" w:space="0" w:color="auto"/>
              <w:right w:val="single" w:sz="4" w:space="0" w:color="auto"/>
            </w:tcBorders>
            <w:shd w:val="clear" w:color="auto" w:fill="auto"/>
            <w:noWrap/>
            <w:vAlign w:val="bottom"/>
            <w:hideMark/>
          </w:tcPr>
          <w:p w14:paraId="5D9B50C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85</w:t>
            </w:r>
          </w:p>
        </w:tc>
        <w:tc>
          <w:tcPr>
            <w:tcW w:w="1700" w:type="dxa"/>
            <w:tcBorders>
              <w:top w:val="nil"/>
              <w:left w:val="nil"/>
              <w:bottom w:val="single" w:sz="4" w:space="0" w:color="auto"/>
              <w:right w:val="single" w:sz="4" w:space="0" w:color="auto"/>
            </w:tcBorders>
            <w:shd w:val="clear" w:color="auto" w:fill="auto"/>
            <w:noWrap/>
            <w:vAlign w:val="bottom"/>
            <w:hideMark/>
          </w:tcPr>
          <w:p w14:paraId="2A75ED8E"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9</w:t>
            </w:r>
          </w:p>
        </w:tc>
        <w:tc>
          <w:tcPr>
            <w:tcW w:w="1080" w:type="dxa"/>
            <w:tcBorders>
              <w:top w:val="nil"/>
              <w:left w:val="nil"/>
              <w:bottom w:val="single" w:sz="4" w:space="0" w:color="auto"/>
              <w:right w:val="single" w:sz="4" w:space="0" w:color="auto"/>
            </w:tcBorders>
            <w:shd w:val="clear" w:color="auto" w:fill="auto"/>
            <w:noWrap/>
            <w:vAlign w:val="bottom"/>
            <w:hideMark/>
          </w:tcPr>
          <w:p w14:paraId="09273A9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738095</w:t>
            </w:r>
          </w:p>
        </w:tc>
      </w:tr>
      <w:tr w:rsidR="006368A9" w:rsidRPr="00EC52D9" w14:paraId="7FED96C5"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0A3B93E"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0</w:t>
            </w:r>
          </w:p>
        </w:tc>
        <w:tc>
          <w:tcPr>
            <w:tcW w:w="920" w:type="dxa"/>
            <w:tcBorders>
              <w:top w:val="nil"/>
              <w:left w:val="nil"/>
              <w:bottom w:val="single" w:sz="4" w:space="0" w:color="auto"/>
              <w:right w:val="single" w:sz="4" w:space="0" w:color="auto"/>
            </w:tcBorders>
            <w:shd w:val="clear" w:color="auto" w:fill="auto"/>
            <w:noWrap/>
            <w:vAlign w:val="bottom"/>
            <w:hideMark/>
          </w:tcPr>
          <w:p w14:paraId="7406282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5</w:t>
            </w:r>
          </w:p>
        </w:tc>
        <w:tc>
          <w:tcPr>
            <w:tcW w:w="1580" w:type="dxa"/>
            <w:tcBorders>
              <w:top w:val="nil"/>
              <w:left w:val="nil"/>
              <w:bottom w:val="single" w:sz="4" w:space="0" w:color="auto"/>
              <w:right w:val="single" w:sz="4" w:space="0" w:color="auto"/>
            </w:tcBorders>
            <w:shd w:val="clear" w:color="auto" w:fill="auto"/>
            <w:noWrap/>
            <w:vAlign w:val="bottom"/>
            <w:hideMark/>
          </w:tcPr>
          <w:p w14:paraId="2B3E8B6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05</w:t>
            </w:r>
          </w:p>
        </w:tc>
        <w:tc>
          <w:tcPr>
            <w:tcW w:w="1580" w:type="dxa"/>
            <w:tcBorders>
              <w:top w:val="nil"/>
              <w:left w:val="nil"/>
              <w:bottom w:val="single" w:sz="4" w:space="0" w:color="auto"/>
              <w:right w:val="single" w:sz="4" w:space="0" w:color="auto"/>
            </w:tcBorders>
            <w:shd w:val="clear" w:color="auto" w:fill="auto"/>
            <w:noWrap/>
            <w:vAlign w:val="bottom"/>
            <w:hideMark/>
          </w:tcPr>
          <w:p w14:paraId="19779DCE"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50</w:t>
            </w:r>
          </w:p>
        </w:tc>
        <w:tc>
          <w:tcPr>
            <w:tcW w:w="1700" w:type="dxa"/>
            <w:tcBorders>
              <w:top w:val="nil"/>
              <w:left w:val="nil"/>
              <w:bottom w:val="single" w:sz="4" w:space="0" w:color="auto"/>
              <w:right w:val="single" w:sz="4" w:space="0" w:color="auto"/>
            </w:tcBorders>
            <w:shd w:val="clear" w:color="auto" w:fill="auto"/>
            <w:noWrap/>
            <w:vAlign w:val="bottom"/>
            <w:hideMark/>
          </w:tcPr>
          <w:p w14:paraId="1CEDAD1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1</w:t>
            </w:r>
          </w:p>
        </w:tc>
        <w:tc>
          <w:tcPr>
            <w:tcW w:w="1080" w:type="dxa"/>
            <w:tcBorders>
              <w:top w:val="nil"/>
              <w:left w:val="nil"/>
              <w:bottom w:val="single" w:sz="4" w:space="0" w:color="auto"/>
              <w:right w:val="single" w:sz="4" w:space="0" w:color="auto"/>
            </w:tcBorders>
            <w:shd w:val="clear" w:color="auto" w:fill="auto"/>
            <w:noWrap/>
            <w:vAlign w:val="bottom"/>
            <w:hideMark/>
          </w:tcPr>
          <w:p w14:paraId="65155F1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660225</w:t>
            </w:r>
          </w:p>
        </w:tc>
      </w:tr>
      <w:tr w:rsidR="006368A9" w:rsidRPr="00EC52D9" w14:paraId="55AD3A51"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58BE043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0CB4AD8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w:t>
            </w:r>
          </w:p>
        </w:tc>
        <w:tc>
          <w:tcPr>
            <w:tcW w:w="1580" w:type="dxa"/>
            <w:tcBorders>
              <w:top w:val="nil"/>
              <w:left w:val="nil"/>
              <w:bottom w:val="single" w:sz="4" w:space="0" w:color="auto"/>
              <w:right w:val="single" w:sz="4" w:space="0" w:color="auto"/>
            </w:tcBorders>
            <w:shd w:val="clear" w:color="auto" w:fill="auto"/>
            <w:noWrap/>
            <w:vAlign w:val="bottom"/>
            <w:hideMark/>
          </w:tcPr>
          <w:p w14:paraId="0A724EC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60</w:t>
            </w:r>
          </w:p>
        </w:tc>
        <w:tc>
          <w:tcPr>
            <w:tcW w:w="1580" w:type="dxa"/>
            <w:tcBorders>
              <w:top w:val="nil"/>
              <w:left w:val="nil"/>
              <w:bottom w:val="single" w:sz="4" w:space="0" w:color="auto"/>
              <w:right w:val="single" w:sz="4" w:space="0" w:color="auto"/>
            </w:tcBorders>
            <w:shd w:val="clear" w:color="auto" w:fill="auto"/>
            <w:noWrap/>
            <w:vAlign w:val="bottom"/>
            <w:hideMark/>
          </w:tcPr>
          <w:p w14:paraId="5E44818E"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2</w:t>
            </w:r>
          </w:p>
        </w:tc>
        <w:tc>
          <w:tcPr>
            <w:tcW w:w="1700" w:type="dxa"/>
            <w:tcBorders>
              <w:top w:val="nil"/>
              <w:left w:val="nil"/>
              <w:bottom w:val="single" w:sz="4" w:space="0" w:color="auto"/>
              <w:right w:val="single" w:sz="4" w:space="0" w:color="auto"/>
            </w:tcBorders>
            <w:shd w:val="clear" w:color="auto" w:fill="auto"/>
            <w:noWrap/>
            <w:vAlign w:val="bottom"/>
            <w:hideMark/>
          </w:tcPr>
          <w:p w14:paraId="052B01F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2</w:t>
            </w:r>
          </w:p>
        </w:tc>
        <w:tc>
          <w:tcPr>
            <w:tcW w:w="1080" w:type="dxa"/>
            <w:tcBorders>
              <w:top w:val="nil"/>
              <w:left w:val="nil"/>
              <w:bottom w:val="single" w:sz="4" w:space="0" w:color="auto"/>
              <w:right w:val="single" w:sz="4" w:space="0" w:color="auto"/>
            </w:tcBorders>
            <w:shd w:val="clear" w:color="auto" w:fill="auto"/>
            <w:noWrap/>
            <w:vAlign w:val="bottom"/>
            <w:hideMark/>
          </w:tcPr>
          <w:p w14:paraId="5DF6873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812183</w:t>
            </w:r>
          </w:p>
        </w:tc>
      </w:tr>
      <w:tr w:rsidR="006368A9" w:rsidRPr="00EC52D9" w14:paraId="633880FB"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71A3154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8736B0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2</w:t>
            </w:r>
          </w:p>
        </w:tc>
        <w:tc>
          <w:tcPr>
            <w:tcW w:w="1580" w:type="dxa"/>
            <w:tcBorders>
              <w:top w:val="nil"/>
              <w:left w:val="nil"/>
              <w:bottom w:val="single" w:sz="4" w:space="0" w:color="auto"/>
              <w:right w:val="single" w:sz="4" w:space="0" w:color="auto"/>
            </w:tcBorders>
            <w:shd w:val="clear" w:color="auto" w:fill="auto"/>
            <w:noWrap/>
            <w:vAlign w:val="bottom"/>
            <w:hideMark/>
          </w:tcPr>
          <w:p w14:paraId="1EDDD4A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1</w:t>
            </w:r>
          </w:p>
        </w:tc>
        <w:tc>
          <w:tcPr>
            <w:tcW w:w="1580" w:type="dxa"/>
            <w:tcBorders>
              <w:top w:val="nil"/>
              <w:left w:val="nil"/>
              <w:bottom w:val="single" w:sz="4" w:space="0" w:color="auto"/>
              <w:right w:val="single" w:sz="4" w:space="0" w:color="auto"/>
            </w:tcBorders>
            <w:shd w:val="clear" w:color="auto" w:fill="auto"/>
            <w:noWrap/>
            <w:vAlign w:val="bottom"/>
            <w:hideMark/>
          </w:tcPr>
          <w:p w14:paraId="3F3477E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1</w:t>
            </w:r>
          </w:p>
        </w:tc>
        <w:tc>
          <w:tcPr>
            <w:tcW w:w="1700" w:type="dxa"/>
            <w:tcBorders>
              <w:top w:val="nil"/>
              <w:left w:val="nil"/>
              <w:bottom w:val="single" w:sz="4" w:space="0" w:color="auto"/>
              <w:right w:val="single" w:sz="4" w:space="0" w:color="auto"/>
            </w:tcBorders>
            <w:shd w:val="clear" w:color="auto" w:fill="auto"/>
            <w:noWrap/>
            <w:vAlign w:val="bottom"/>
            <w:hideMark/>
          </w:tcPr>
          <w:p w14:paraId="5AE8428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0</w:t>
            </w:r>
          </w:p>
        </w:tc>
        <w:tc>
          <w:tcPr>
            <w:tcW w:w="1080" w:type="dxa"/>
            <w:tcBorders>
              <w:top w:val="nil"/>
              <w:left w:val="nil"/>
              <w:bottom w:val="single" w:sz="4" w:space="0" w:color="auto"/>
              <w:right w:val="single" w:sz="4" w:space="0" w:color="auto"/>
            </w:tcBorders>
            <w:shd w:val="clear" w:color="auto" w:fill="auto"/>
            <w:noWrap/>
            <w:vAlign w:val="bottom"/>
            <w:hideMark/>
          </w:tcPr>
          <w:p w14:paraId="1B4C8FE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864686</w:t>
            </w:r>
          </w:p>
        </w:tc>
      </w:tr>
    </w:tbl>
    <w:p w14:paraId="09B8F9A6" w14:textId="77777777" w:rsidR="006368A9" w:rsidRDefault="006368A9" w:rsidP="006368A9">
      <w:r>
        <w:t>Table S2b Phenograph Merged</w:t>
      </w:r>
    </w:p>
    <w:tbl>
      <w:tblPr>
        <w:tblW w:w="8880" w:type="dxa"/>
        <w:tblLook w:val="04A0" w:firstRow="1" w:lastRow="0" w:firstColumn="1" w:lastColumn="0" w:noHBand="0" w:noVBand="1"/>
      </w:tblPr>
      <w:tblGrid>
        <w:gridCol w:w="2020"/>
        <w:gridCol w:w="920"/>
        <w:gridCol w:w="1580"/>
        <w:gridCol w:w="1580"/>
        <w:gridCol w:w="1700"/>
        <w:gridCol w:w="1080"/>
      </w:tblGrid>
      <w:tr w:rsidR="006368A9" w:rsidRPr="00EC52D9" w14:paraId="767BEF34" w14:textId="77777777" w:rsidTr="00477BED">
        <w:trPr>
          <w:trHeight w:val="300"/>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E0E54"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Target Population</w:t>
            </w:r>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058868C3"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In Gate</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5D27B5D0"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True Positive</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5776D683"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alse Positive</w:t>
            </w:r>
          </w:p>
        </w:tc>
        <w:tc>
          <w:tcPr>
            <w:tcW w:w="1700" w:type="dxa"/>
            <w:tcBorders>
              <w:top w:val="single" w:sz="4" w:space="0" w:color="auto"/>
              <w:left w:val="nil"/>
              <w:bottom w:val="single" w:sz="4" w:space="0" w:color="auto"/>
              <w:right w:val="single" w:sz="4" w:space="0" w:color="auto"/>
            </w:tcBorders>
            <w:shd w:val="clear" w:color="auto" w:fill="auto"/>
            <w:noWrap/>
            <w:vAlign w:val="bottom"/>
            <w:hideMark/>
          </w:tcPr>
          <w:p w14:paraId="0510334A"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alse Negativ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598C4D3C"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score</w:t>
            </w:r>
          </w:p>
        </w:tc>
      </w:tr>
      <w:tr w:rsidR="006368A9" w:rsidRPr="00EC52D9" w14:paraId="65C2B637"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0B949A20"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w:t>
            </w:r>
          </w:p>
        </w:tc>
        <w:tc>
          <w:tcPr>
            <w:tcW w:w="920" w:type="dxa"/>
            <w:tcBorders>
              <w:top w:val="nil"/>
              <w:left w:val="nil"/>
              <w:bottom w:val="single" w:sz="4" w:space="0" w:color="auto"/>
              <w:right w:val="single" w:sz="4" w:space="0" w:color="auto"/>
            </w:tcBorders>
            <w:shd w:val="clear" w:color="auto" w:fill="auto"/>
            <w:noWrap/>
            <w:vAlign w:val="bottom"/>
            <w:hideMark/>
          </w:tcPr>
          <w:p w14:paraId="5EE9776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w:t>
            </w:r>
          </w:p>
        </w:tc>
        <w:tc>
          <w:tcPr>
            <w:tcW w:w="1580" w:type="dxa"/>
            <w:tcBorders>
              <w:top w:val="nil"/>
              <w:left w:val="nil"/>
              <w:bottom w:val="single" w:sz="4" w:space="0" w:color="auto"/>
              <w:right w:val="single" w:sz="4" w:space="0" w:color="auto"/>
            </w:tcBorders>
            <w:shd w:val="clear" w:color="auto" w:fill="auto"/>
            <w:noWrap/>
            <w:vAlign w:val="bottom"/>
            <w:hideMark/>
          </w:tcPr>
          <w:p w14:paraId="3D96394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464</w:t>
            </w:r>
          </w:p>
        </w:tc>
        <w:tc>
          <w:tcPr>
            <w:tcW w:w="1580" w:type="dxa"/>
            <w:tcBorders>
              <w:top w:val="nil"/>
              <w:left w:val="nil"/>
              <w:bottom w:val="single" w:sz="4" w:space="0" w:color="auto"/>
              <w:right w:val="single" w:sz="4" w:space="0" w:color="auto"/>
            </w:tcBorders>
            <w:shd w:val="clear" w:color="auto" w:fill="auto"/>
            <w:noWrap/>
            <w:vAlign w:val="bottom"/>
            <w:hideMark/>
          </w:tcPr>
          <w:p w14:paraId="471F4B1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60</w:t>
            </w:r>
          </w:p>
        </w:tc>
        <w:tc>
          <w:tcPr>
            <w:tcW w:w="1700" w:type="dxa"/>
            <w:tcBorders>
              <w:top w:val="nil"/>
              <w:left w:val="nil"/>
              <w:bottom w:val="single" w:sz="4" w:space="0" w:color="auto"/>
              <w:right w:val="single" w:sz="4" w:space="0" w:color="auto"/>
            </w:tcBorders>
            <w:shd w:val="clear" w:color="auto" w:fill="auto"/>
            <w:noWrap/>
            <w:vAlign w:val="bottom"/>
            <w:hideMark/>
          </w:tcPr>
          <w:p w14:paraId="1691122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61</w:t>
            </w:r>
          </w:p>
        </w:tc>
        <w:tc>
          <w:tcPr>
            <w:tcW w:w="1080" w:type="dxa"/>
            <w:tcBorders>
              <w:top w:val="nil"/>
              <w:left w:val="nil"/>
              <w:bottom w:val="single" w:sz="4" w:space="0" w:color="auto"/>
              <w:right w:val="single" w:sz="4" w:space="0" w:color="auto"/>
            </w:tcBorders>
            <w:shd w:val="clear" w:color="auto" w:fill="auto"/>
            <w:noWrap/>
            <w:vAlign w:val="bottom"/>
            <w:hideMark/>
          </w:tcPr>
          <w:p w14:paraId="5671C5E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921294</w:t>
            </w:r>
          </w:p>
        </w:tc>
      </w:tr>
      <w:tr w:rsidR="006368A9" w:rsidRPr="00EC52D9" w14:paraId="4D4F804E"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79D540C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w:t>
            </w:r>
          </w:p>
        </w:tc>
        <w:tc>
          <w:tcPr>
            <w:tcW w:w="920" w:type="dxa"/>
            <w:tcBorders>
              <w:top w:val="nil"/>
              <w:left w:val="nil"/>
              <w:bottom w:val="single" w:sz="4" w:space="0" w:color="auto"/>
              <w:right w:val="single" w:sz="4" w:space="0" w:color="auto"/>
            </w:tcBorders>
            <w:shd w:val="clear" w:color="auto" w:fill="auto"/>
            <w:noWrap/>
            <w:vAlign w:val="bottom"/>
            <w:hideMark/>
          </w:tcPr>
          <w:p w14:paraId="0522381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1580" w:type="dxa"/>
            <w:tcBorders>
              <w:top w:val="nil"/>
              <w:left w:val="nil"/>
              <w:bottom w:val="single" w:sz="4" w:space="0" w:color="auto"/>
              <w:right w:val="single" w:sz="4" w:space="0" w:color="auto"/>
            </w:tcBorders>
            <w:shd w:val="clear" w:color="auto" w:fill="auto"/>
            <w:noWrap/>
            <w:vAlign w:val="bottom"/>
            <w:hideMark/>
          </w:tcPr>
          <w:p w14:paraId="0CCE3CCC"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148</w:t>
            </w:r>
          </w:p>
        </w:tc>
        <w:tc>
          <w:tcPr>
            <w:tcW w:w="1580" w:type="dxa"/>
            <w:tcBorders>
              <w:top w:val="nil"/>
              <w:left w:val="nil"/>
              <w:bottom w:val="single" w:sz="4" w:space="0" w:color="auto"/>
              <w:right w:val="single" w:sz="4" w:space="0" w:color="auto"/>
            </w:tcBorders>
            <w:shd w:val="clear" w:color="auto" w:fill="auto"/>
            <w:noWrap/>
            <w:vAlign w:val="bottom"/>
            <w:hideMark/>
          </w:tcPr>
          <w:p w14:paraId="5EFF164E"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5</w:t>
            </w:r>
          </w:p>
        </w:tc>
        <w:tc>
          <w:tcPr>
            <w:tcW w:w="1700" w:type="dxa"/>
            <w:tcBorders>
              <w:top w:val="nil"/>
              <w:left w:val="nil"/>
              <w:bottom w:val="single" w:sz="4" w:space="0" w:color="auto"/>
              <w:right w:val="single" w:sz="4" w:space="0" w:color="auto"/>
            </w:tcBorders>
            <w:shd w:val="clear" w:color="auto" w:fill="auto"/>
            <w:noWrap/>
            <w:vAlign w:val="bottom"/>
            <w:hideMark/>
          </w:tcPr>
          <w:p w14:paraId="7B07910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w:t>
            </w:r>
          </w:p>
        </w:tc>
        <w:tc>
          <w:tcPr>
            <w:tcW w:w="1080" w:type="dxa"/>
            <w:tcBorders>
              <w:top w:val="nil"/>
              <w:left w:val="nil"/>
              <w:bottom w:val="single" w:sz="4" w:space="0" w:color="auto"/>
              <w:right w:val="single" w:sz="4" w:space="0" w:color="auto"/>
            </w:tcBorders>
            <w:shd w:val="clear" w:color="auto" w:fill="auto"/>
            <w:noWrap/>
            <w:vAlign w:val="bottom"/>
            <w:hideMark/>
          </w:tcPr>
          <w:p w14:paraId="6C5328C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983988</w:t>
            </w:r>
          </w:p>
        </w:tc>
      </w:tr>
      <w:tr w:rsidR="006368A9" w:rsidRPr="00EC52D9" w14:paraId="4D4889D7"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7DFA047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w:t>
            </w:r>
          </w:p>
        </w:tc>
        <w:tc>
          <w:tcPr>
            <w:tcW w:w="920" w:type="dxa"/>
            <w:tcBorders>
              <w:top w:val="nil"/>
              <w:left w:val="nil"/>
              <w:bottom w:val="single" w:sz="4" w:space="0" w:color="auto"/>
              <w:right w:val="single" w:sz="4" w:space="0" w:color="auto"/>
            </w:tcBorders>
            <w:shd w:val="clear" w:color="auto" w:fill="auto"/>
            <w:noWrap/>
            <w:vAlign w:val="bottom"/>
            <w:hideMark/>
          </w:tcPr>
          <w:p w14:paraId="7B8ABBD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6</w:t>
            </w:r>
          </w:p>
        </w:tc>
        <w:tc>
          <w:tcPr>
            <w:tcW w:w="1580" w:type="dxa"/>
            <w:tcBorders>
              <w:top w:val="nil"/>
              <w:left w:val="nil"/>
              <w:bottom w:val="single" w:sz="4" w:space="0" w:color="auto"/>
              <w:right w:val="single" w:sz="4" w:space="0" w:color="auto"/>
            </w:tcBorders>
            <w:shd w:val="clear" w:color="auto" w:fill="auto"/>
            <w:noWrap/>
            <w:vAlign w:val="bottom"/>
            <w:hideMark/>
          </w:tcPr>
          <w:p w14:paraId="145553A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042</w:t>
            </w:r>
          </w:p>
        </w:tc>
        <w:tc>
          <w:tcPr>
            <w:tcW w:w="1580" w:type="dxa"/>
            <w:tcBorders>
              <w:top w:val="nil"/>
              <w:left w:val="nil"/>
              <w:bottom w:val="single" w:sz="4" w:space="0" w:color="auto"/>
              <w:right w:val="single" w:sz="4" w:space="0" w:color="auto"/>
            </w:tcBorders>
            <w:shd w:val="clear" w:color="auto" w:fill="auto"/>
            <w:noWrap/>
            <w:vAlign w:val="bottom"/>
            <w:hideMark/>
          </w:tcPr>
          <w:p w14:paraId="287786E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0</w:t>
            </w:r>
          </w:p>
        </w:tc>
        <w:tc>
          <w:tcPr>
            <w:tcW w:w="1700" w:type="dxa"/>
            <w:tcBorders>
              <w:top w:val="nil"/>
              <w:left w:val="nil"/>
              <w:bottom w:val="single" w:sz="4" w:space="0" w:color="auto"/>
              <w:right w:val="single" w:sz="4" w:space="0" w:color="auto"/>
            </w:tcBorders>
            <w:shd w:val="clear" w:color="auto" w:fill="auto"/>
            <w:noWrap/>
            <w:vAlign w:val="bottom"/>
            <w:hideMark/>
          </w:tcPr>
          <w:p w14:paraId="0C7E7C0C"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21</w:t>
            </w:r>
          </w:p>
        </w:tc>
        <w:tc>
          <w:tcPr>
            <w:tcW w:w="1080" w:type="dxa"/>
            <w:tcBorders>
              <w:top w:val="nil"/>
              <w:left w:val="nil"/>
              <w:bottom w:val="single" w:sz="4" w:space="0" w:color="auto"/>
              <w:right w:val="single" w:sz="4" w:space="0" w:color="auto"/>
            </w:tcBorders>
            <w:shd w:val="clear" w:color="auto" w:fill="auto"/>
            <w:noWrap/>
            <w:vAlign w:val="bottom"/>
            <w:hideMark/>
          </w:tcPr>
          <w:p w14:paraId="6B699A1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920088</w:t>
            </w:r>
          </w:p>
        </w:tc>
      </w:tr>
      <w:tr w:rsidR="006368A9" w:rsidRPr="00EC52D9" w14:paraId="33056235"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72DCED1F"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5</w:t>
            </w:r>
          </w:p>
        </w:tc>
        <w:tc>
          <w:tcPr>
            <w:tcW w:w="920" w:type="dxa"/>
            <w:tcBorders>
              <w:top w:val="nil"/>
              <w:left w:val="nil"/>
              <w:bottom w:val="single" w:sz="4" w:space="0" w:color="auto"/>
              <w:right w:val="single" w:sz="4" w:space="0" w:color="auto"/>
            </w:tcBorders>
            <w:shd w:val="clear" w:color="auto" w:fill="auto"/>
            <w:noWrap/>
            <w:vAlign w:val="bottom"/>
            <w:hideMark/>
          </w:tcPr>
          <w:p w14:paraId="2081AD4F"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4</w:t>
            </w:r>
          </w:p>
        </w:tc>
        <w:tc>
          <w:tcPr>
            <w:tcW w:w="1580" w:type="dxa"/>
            <w:tcBorders>
              <w:top w:val="nil"/>
              <w:left w:val="nil"/>
              <w:bottom w:val="single" w:sz="4" w:space="0" w:color="auto"/>
              <w:right w:val="single" w:sz="4" w:space="0" w:color="auto"/>
            </w:tcBorders>
            <w:shd w:val="clear" w:color="auto" w:fill="auto"/>
            <w:noWrap/>
            <w:vAlign w:val="bottom"/>
            <w:hideMark/>
          </w:tcPr>
          <w:p w14:paraId="29E26AA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96</w:t>
            </w:r>
          </w:p>
        </w:tc>
        <w:tc>
          <w:tcPr>
            <w:tcW w:w="1580" w:type="dxa"/>
            <w:tcBorders>
              <w:top w:val="nil"/>
              <w:left w:val="nil"/>
              <w:bottom w:val="single" w:sz="4" w:space="0" w:color="auto"/>
              <w:right w:val="single" w:sz="4" w:space="0" w:color="auto"/>
            </w:tcBorders>
            <w:shd w:val="clear" w:color="auto" w:fill="auto"/>
            <w:noWrap/>
            <w:vAlign w:val="bottom"/>
            <w:hideMark/>
          </w:tcPr>
          <w:p w14:paraId="6E22FA1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18</w:t>
            </w:r>
          </w:p>
        </w:tc>
        <w:tc>
          <w:tcPr>
            <w:tcW w:w="1700" w:type="dxa"/>
            <w:tcBorders>
              <w:top w:val="nil"/>
              <w:left w:val="nil"/>
              <w:bottom w:val="single" w:sz="4" w:space="0" w:color="auto"/>
              <w:right w:val="single" w:sz="4" w:space="0" w:color="auto"/>
            </w:tcBorders>
            <w:shd w:val="clear" w:color="auto" w:fill="auto"/>
            <w:noWrap/>
            <w:vAlign w:val="bottom"/>
            <w:hideMark/>
          </w:tcPr>
          <w:p w14:paraId="4EE1014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7</w:t>
            </w:r>
          </w:p>
        </w:tc>
        <w:tc>
          <w:tcPr>
            <w:tcW w:w="1080" w:type="dxa"/>
            <w:tcBorders>
              <w:top w:val="nil"/>
              <w:left w:val="nil"/>
              <w:bottom w:val="single" w:sz="4" w:space="0" w:color="auto"/>
              <w:right w:val="single" w:sz="4" w:space="0" w:color="auto"/>
            </w:tcBorders>
            <w:shd w:val="clear" w:color="auto" w:fill="auto"/>
            <w:noWrap/>
            <w:vAlign w:val="bottom"/>
            <w:hideMark/>
          </w:tcPr>
          <w:p w14:paraId="28FAA7D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817668</w:t>
            </w:r>
          </w:p>
        </w:tc>
      </w:tr>
      <w:tr w:rsidR="006368A9" w:rsidRPr="00EC52D9" w14:paraId="03D2081F"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70955E3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9</w:t>
            </w:r>
          </w:p>
        </w:tc>
        <w:tc>
          <w:tcPr>
            <w:tcW w:w="920" w:type="dxa"/>
            <w:tcBorders>
              <w:top w:val="nil"/>
              <w:left w:val="nil"/>
              <w:bottom w:val="single" w:sz="4" w:space="0" w:color="auto"/>
              <w:right w:val="single" w:sz="4" w:space="0" w:color="auto"/>
            </w:tcBorders>
            <w:shd w:val="clear" w:color="auto" w:fill="auto"/>
            <w:noWrap/>
            <w:vAlign w:val="bottom"/>
            <w:hideMark/>
          </w:tcPr>
          <w:p w14:paraId="2D4BA74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7</w:t>
            </w:r>
          </w:p>
        </w:tc>
        <w:tc>
          <w:tcPr>
            <w:tcW w:w="1580" w:type="dxa"/>
            <w:tcBorders>
              <w:top w:val="nil"/>
              <w:left w:val="nil"/>
              <w:bottom w:val="single" w:sz="4" w:space="0" w:color="auto"/>
              <w:right w:val="single" w:sz="4" w:space="0" w:color="auto"/>
            </w:tcBorders>
            <w:shd w:val="clear" w:color="auto" w:fill="auto"/>
            <w:noWrap/>
            <w:vAlign w:val="bottom"/>
            <w:hideMark/>
          </w:tcPr>
          <w:p w14:paraId="4A5D96E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17</w:t>
            </w:r>
          </w:p>
        </w:tc>
        <w:tc>
          <w:tcPr>
            <w:tcW w:w="1580" w:type="dxa"/>
            <w:tcBorders>
              <w:top w:val="nil"/>
              <w:left w:val="nil"/>
              <w:bottom w:val="single" w:sz="4" w:space="0" w:color="auto"/>
              <w:right w:val="single" w:sz="4" w:space="0" w:color="auto"/>
            </w:tcBorders>
            <w:shd w:val="clear" w:color="auto" w:fill="auto"/>
            <w:noWrap/>
            <w:vAlign w:val="bottom"/>
            <w:hideMark/>
          </w:tcPr>
          <w:p w14:paraId="0373E22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85</w:t>
            </w:r>
          </w:p>
        </w:tc>
        <w:tc>
          <w:tcPr>
            <w:tcW w:w="1700" w:type="dxa"/>
            <w:tcBorders>
              <w:top w:val="nil"/>
              <w:left w:val="nil"/>
              <w:bottom w:val="single" w:sz="4" w:space="0" w:color="auto"/>
              <w:right w:val="single" w:sz="4" w:space="0" w:color="auto"/>
            </w:tcBorders>
            <w:shd w:val="clear" w:color="auto" w:fill="auto"/>
            <w:noWrap/>
            <w:vAlign w:val="bottom"/>
            <w:hideMark/>
          </w:tcPr>
          <w:p w14:paraId="0FB7ED2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9</w:t>
            </w:r>
          </w:p>
        </w:tc>
        <w:tc>
          <w:tcPr>
            <w:tcW w:w="1080" w:type="dxa"/>
            <w:tcBorders>
              <w:top w:val="nil"/>
              <w:left w:val="nil"/>
              <w:bottom w:val="single" w:sz="4" w:space="0" w:color="auto"/>
              <w:right w:val="single" w:sz="4" w:space="0" w:color="auto"/>
            </w:tcBorders>
            <w:shd w:val="clear" w:color="auto" w:fill="auto"/>
            <w:noWrap/>
            <w:vAlign w:val="bottom"/>
            <w:hideMark/>
          </w:tcPr>
          <w:p w14:paraId="1E10C13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738095</w:t>
            </w:r>
          </w:p>
        </w:tc>
      </w:tr>
      <w:tr w:rsidR="006368A9" w:rsidRPr="00EC52D9" w14:paraId="1D132BC9"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2B8E414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0</w:t>
            </w:r>
          </w:p>
        </w:tc>
        <w:tc>
          <w:tcPr>
            <w:tcW w:w="920" w:type="dxa"/>
            <w:tcBorders>
              <w:top w:val="nil"/>
              <w:left w:val="nil"/>
              <w:bottom w:val="single" w:sz="4" w:space="0" w:color="auto"/>
              <w:right w:val="single" w:sz="4" w:space="0" w:color="auto"/>
            </w:tcBorders>
            <w:shd w:val="clear" w:color="auto" w:fill="auto"/>
            <w:noWrap/>
            <w:vAlign w:val="bottom"/>
            <w:hideMark/>
          </w:tcPr>
          <w:p w14:paraId="0B6A836E"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5</w:t>
            </w:r>
          </w:p>
        </w:tc>
        <w:tc>
          <w:tcPr>
            <w:tcW w:w="1580" w:type="dxa"/>
            <w:tcBorders>
              <w:top w:val="nil"/>
              <w:left w:val="nil"/>
              <w:bottom w:val="single" w:sz="4" w:space="0" w:color="auto"/>
              <w:right w:val="single" w:sz="4" w:space="0" w:color="auto"/>
            </w:tcBorders>
            <w:shd w:val="clear" w:color="auto" w:fill="auto"/>
            <w:noWrap/>
            <w:vAlign w:val="bottom"/>
            <w:hideMark/>
          </w:tcPr>
          <w:p w14:paraId="1040CF8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05</w:t>
            </w:r>
          </w:p>
        </w:tc>
        <w:tc>
          <w:tcPr>
            <w:tcW w:w="1580" w:type="dxa"/>
            <w:tcBorders>
              <w:top w:val="nil"/>
              <w:left w:val="nil"/>
              <w:bottom w:val="single" w:sz="4" w:space="0" w:color="auto"/>
              <w:right w:val="single" w:sz="4" w:space="0" w:color="auto"/>
            </w:tcBorders>
            <w:shd w:val="clear" w:color="auto" w:fill="auto"/>
            <w:noWrap/>
            <w:vAlign w:val="bottom"/>
            <w:hideMark/>
          </w:tcPr>
          <w:p w14:paraId="216558B7"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50</w:t>
            </w:r>
          </w:p>
        </w:tc>
        <w:tc>
          <w:tcPr>
            <w:tcW w:w="1700" w:type="dxa"/>
            <w:tcBorders>
              <w:top w:val="nil"/>
              <w:left w:val="nil"/>
              <w:bottom w:val="single" w:sz="4" w:space="0" w:color="auto"/>
              <w:right w:val="single" w:sz="4" w:space="0" w:color="auto"/>
            </w:tcBorders>
            <w:shd w:val="clear" w:color="auto" w:fill="auto"/>
            <w:noWrap/>
            <w:vAlign w:val="bottom"/>
            <w:hideMark/>
          </w:tcPr>
          <w:p w14:paraId="48091795"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1</w:t>
            </w:r>
          </w:p>
        </w:tc>
        <w:tc>
          <w:tcPr>
            <w:tcW w:w="1080" w:type="dxa"/>
            <w:tcBorders>
              <w:top w:val="nil"/>
              <w:left w:val="nil"/>
              <w:bottom w:val="single" w:sz="4" w:space="0" w:color="auto"/>
              <w:right w:val="single" w:sz="4" w:space="0" w:color="auto"/>
            </w:tcBorders>
            <w:shd w:val="clear" w:color="auto" w:fill="auto"/>
            <w:noWrap/>
            <w:vAlign w:val="bottom"/>
            <w:hideMark/>
          </w:tcPr>
          <w:p w14:paraId="1FDA845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660225</w:t>
            </w:r>
          </w:p>
        </w:tc>
      </w:tr>
      <w:tr w:rsidR="006368A9" w:rsidRPr="00EC52D9" w14:paraId="19C480EE"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03838A60"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68603BDF"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w:t>
            </w:r>
          </w:p>
        </w:tc>
        <w:tc>
          <w:tcPr>
            <w:tcW w:w="1580" w:type="dxa"/>
            <w:tcBorders>
              <w:top w:val="nil"/>
              <w:left w:val="nil"/>
              <w:bottom w:val="single" w:sz="4" w:space="0" w:color="auto"/>
              <w:right w:val="single" w:sz="4" w:space="0" w:color="auto"/>
            </w:tcBorders>
            <w:shd w:val="clear" w:color="auto" w:fill="auto"/>
            <w:noWrap/>
            <w:vAlign w:val="bottom"/>
            <w:hideMark/>
          </w:tcPr>
          <w:p w14:paraId="4EE5C04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60</w:t>
            </w:r>
          </w:p>
        </w:tc>
        <w:tc>
          <w:tcPr>
            <w:tcW w:w="1580" w:type="dxa"/>
            <w:tcBorders>
              <w:top w:val="nil"/>
              <w:left w:val="nil"/>
              <w:bottom w:val="single" w:sz="4" w:space="0" w:color="auto"/>
              <w:right w:val="single" w:sz="4" w:space="0" w:color="auto"/>
            </w:tcBorders>
            <w:shd w:val="clear" w:color="auto" w:fill="auto"/>
            <w:noWrap/>
            <w:vAlign w:val="bottom"/>
            <w:hideMark/>
          </w:tcPr>
          <w:p w14:paraId="5F0EAE6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2</w:t>
            </w:r>
          </w:p>
        </w:tc>
        <w:tc>
          <w:tcPr>
            <w:tcW w:w="1700" w:type="dxa"/>
            <w:tcBorders>
              <w:top w:val="nil"/>
              <w:left w:val="nil"/>
              <w:bottom w:val="single" w:sz="4" w:space="0" w:color="auto"/>
              <w:right w:val="single" w:sz="4" w:space="0" w:color="auto"/>
            </w:tcBorders>
            <w:shd w:val="clear" w:color="auto" w:fill="auto"/>
            <w:noWrap/>
            <w:vAlign w:val="bottom"/>
            <w:hideMark/>
          </w:tcPr>
          <w:p w14:paraId="51455EE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2</w:t>
            </w:r>
          </w:p>
        </w:tc>
        <w:tc>
          <w:tcPr>
            <w:tcW w:w="1080" w:type="dxa"/>
            <w:tcBorders>
              <w:top w:val="nil"/>
              <w:left w:val="nil"/>
              <w:bottom w:val="single" w:sz="4" w:space="0" w:color="auto"/>
              <w:right w:val="single" w:sz="4" w:space="0" w:color="auto"/>
            </w:tcBorders>
            <w:shd w:val="clear" w:color="auto" w:fill="auto"/>
            <w:noWrap/>
            <w:vAlign w:val="bottom"/>
            <w:hideMark/>
          </w:tcPr>
          <w:p w14:paraId="6D56108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812183</w:t>
            </w:r>
          </w:p>
        </w:tc>
      </w:tr>
      <w:tr w:rsidR="006368A9" w:rsidRPr="00EC52D9" w14:paraId="376AAAE2"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2292F05F"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A1C320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2</w:t>
            </w:r>
          </w:p>
        </w:tc>
        <w:tc>
          <w:tcPr>
            <w:tcW w:w="1580" w:type="dxa"/>
            <w:tcBorders>
              <w:top w:val="nil"/>
              <w:left w:val="nil"/>
              <w:bottom w:val="single" w:sz="4" w:space="0" w:color="auto"/>
              <w:right w:val="single" w:sz="4" w:space="0" w:color="auto"/>
            </w:tcBorders>
            <w:shd w:val="clear" w:color="auto" w:fill="auto"/>
            <w:noWrap/>
            <w:vAlign w:val="bottom"/>
            <w:hideMark/>
          </w:tcPr>
          <w:p w14:paraId="26B8BF6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1</w:t>
            </w:r>
          </w:p>
        </w:tc>
        <w:tc>
          <w:tcPr>
            <w:tcW w:w="1580" w:type="dxa"/>
            <w:tcBorders>
              <w:top w:val="nil"/>
              <w:left w:val="nil"/>
              <w:bottom w:val="single" w:sz="4" w:space="0" w:color="auto"/>
              <w:right w:val="single" w:sz="4" w:space="0" w:color="auto"/>
            </w:tcBorders>
            <w:shd w:val="clear" w:color="auto" w:fill="auto"/>
            <w:noWrap/>
            <w:vAlign w:val="bottom"/>
            <w:hideMark/>
          </w:tcPr>
          <w:p w14:paraId="1894233F"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1</w:t>
            </w:r>
          </w:p>
        </w:tc>
        <w:tc>
          <w:tcPr>
            <w:tcW w:w="1700" w:type="dxa"/>
            <w:tcBorders>
              <w:top w:val="nil"/>
              <w:left w:val="nil"/>
              <w:bottom w:val="single" w:sz="4" w:space="0" w:color="auto"/>
              <w:right w:val="single" w:sz="4" w:space="0" w:color="auto"/>
            </w:tcBorders>
            <w:shd w:val="clear" w:color="auto" w:fill="auto"/>
            <w:noWrap/>
            <w:vAlign w:val="bottom"/>
            <w:hideMark/>
          </w:tcPr>
          <w:p w14:paraId="0618E44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0</w:t>
            </w:r>
          </w:p>
        </w:tc>
        <w:tc>
          <w:tcPr>
            <w:tcW w:w="1080" w:type="dxa"/>
            <w:tcBorders>
              <w:top w:val="nil"/>
              <w:left w:val="nil"/>
              <w:bottom w:val="single" w:sz="4" w:space="0" w:color="auto"/>
              <w:right w:val="single" w:sz="4" w:space="0" w:color="auto"/>
            </w:tcBorders>
            <w:shd w:val="clear" w:color="auto" w:fill="auto"/>
            <w:noWrap/>
            <w:vAlign w:val="bottom"/>
            <w:hideMark/>
          </w:tcPr>
          <w:p w14:paraId="03FA611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864686</w:t>
            </w:r>
          </w:p>
        </w:tc>
      </w:tr>
    </w:tbl>
    <w:p w14:paraId="122A748D" w14:textId="77777777" w:rsidR="006368A9" w:rsidRDefault="006368A9" w:rsidP="006368A9">
      <w:r>
        <w:br w:type="page"/>
      </w:r>
    </w:p>
    <w:p w14:paraId="01C5ED8A" w14:textId="74E1A423" w:rsidR="006368A9" w:rsidRDefault="006368A9" w:rsidP="006368A9">
      <w:r>
        <w:lastRenderedPageBreak/>
        <w:t xml:space="preserve">Table S3 </w:t>
      </w:r>
      <w:r>
        <w:rPr>
          <w:rFonts w:hint="eastAsia"/>
        </w:rPr>
        <w:t>Results</w:t>
      </w:r>
      <w:r>
        <w:t xml:space="preserve"> of </w:t>
      </w:r>
      <w:r w:rsidR="00B110C3">
        <w:t>t</w:t>
      </w:r>
      <w:r>
        <w:t>SNE defined clusters</w:t>
      </w:r>
    </w:p>
    <w:tbl>
      <w:tblPr>
        <w:tblW w:w="8880" w:type="dxa"/>
        <w:tblLook w:val="04A0" w:firstRow="1" w:lastRow="0" w:firstColumn="1" w:lastColumn="0" w:noHBand="0" w:noVBand="1"/>
      </w:tblPr>
      <w:tblGrid>
        <w:gridCol w:w="2020"/>
        <w:gridCol w:w="920"/>
        <w:gridCol w:w="1580"/>
        <w:gridCol w:w="1580"/>
        <w:gridCol w:w="1700"/>
        <w:gridCol w:w="1080"/>
      </w:tblGrid>
      <w:tr w:rsidR="006368A9" w:rsidRPr="00EC52D9" w14:paraId="4C75DBB8" w14:textId="77777777" w:rsidTr="00477BED">
        <w:trPr>
          <w:trHeight w:val="300"/>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66FF9"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Target Population</w:t>
            </w:r>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407256B6"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In Gate</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7D7557E2"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True Positive</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19B97C27"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alse Positive</w:t>
            </w:r>
          </w:p>
        </w:tc>
        <w:tc>
          <w:tcPr>
            <w:tcW w:w="1700" w:type="dxa"/>
            <w:tcBorders>
              <w:top w:val="single" w:sz="4" w:space="0" w:color="auto"/>
              <w:left w:val="nil"/>
              <w:bottom w:val="single" w:sz="4" w:space="0" w:color="auto"/>
              <w:right w:val="single" w:sz="4" w:space="0" w:color="auto"/>
            </w:tcBorders>
            <w:shd w:val="clear" w:color="auto" w:fill="auto"/>
            <w:noWrap/>
            <w:vAlign w:val="bottom"/>
            <w:hideMark/>
          </w:tcPr>
          <w:p w14:paraId="7BDCB22A"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alse Negativ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5CABF8D5" w14:textId="77777777" w:rsidR="006368A9" w:rsidRPr="00EC52D9" w:rsidRDefault="006368A9" w:rsidP="00477BED">
            <w:pPr>
              <w:rPr>
                <w:rFonts w:ascii="Calibri" w:eastAsia="Times New Roman" w:hAnsi="Calibri" w:cs="Calibri"/>
                <w:color w:val="000000"/>
              </w:rPr>
            </w:pPr>
            <w:r w:rsidRPr="00EC52D9">
              <w:rPr>
                <w:rFonts w:ascii="Calibri" w:eastAsia="Times New Roman" w:hAnsi="Calibri" w:cs="Calibri"/>
                <w:color w:val="000000"/>
              </w:rPr>
              <w:t>F-score</w:t>
            </w:r>
          </w:p>
        </w:tc>
      </w:tr>
      <w:tr w:rsidR="006368A9" w:rsidRPr="00EC52D9" w14:paraId="35ABD848"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607B019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w:t>
            </w:r>
          </w:p>
        </w:tc>
        <w:tc>
          <w:tcPr>
            <w:tcW w:w="920" w:type="dxa"/>
            <w:tcBorders>
              <w:top w:val="nil"/>
              <w:left w:val="nil"/>
              <w:bottom w:val="single" w:sz="4" w:space="0" w:color="auto"/>
              <w:right w:val="single" w:sz="4" w:space="0" w:color="auto"/>
            </w:tcBorders>
            <w:shd w:val="clear" w:color="auto" w:fill="auto"/>
            <w:noWrap/>
            <w:vAlign w:val="bottom"/>
            <w:hideMark/>
          </w:tcPr>
          <w:p w14:paraId="69F95007"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w:t>
            </w:r>
          </w:p>
        </w:tc>
        <w:tc>
          <w:tcPr>
            <w:tcW w:w="1580" w:type="dxa"/>
            <w:tcBorders>
              <w:top w:val="nil"/>
              <w:left w:val="nil"/>
              <w:bottom w:val="single" w:sz="4" w:space="0" w:color="auto"/>
              <w:right w:val="single" w:sz="4" w:space="0" w:color="auto"/>
            </w:tcBorders>
            <w:shd w:val="clear" w:color="auto" w:fill="auto"/>
            <w:noWrap/>
            <w:vAlign w:val="bottom"/>
            <w:hideMark/>
          </w:tcPr>
          <w:p w14:paraId="1C8009A4"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415</w:t>
            </w:r>
          </w:p>
        </w:tc>
        <w:tc>
          <w:tcPr>
            <w:tcW w:w="1580" w:type="dxa"/>
            <w:tcBorders>
              <w:top w:val="nil"/>
              <w:left w:val="nil"/>
              <w:bottom w:val="single" w:sz="4" w:space="0" w:color="auto"/>
              <w:right w:val="single" w:sz="4" w:space="0" w:color="auto"/>
            </w:tcBorders>
            <w:shd w:val="clear" w:color="auto" w:fill="auto"/>
            <w:noWrap/>
            <w:vAlign w:val="bottom"/>
            <w:hideMark/>
          </w:tcPr>
          <w:p w14:paraId="76FE9E0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2</w:t>
            </w:r>
          </w:p>
        </w:tc>
        <w:tc>
          <w:tcPr>
            <w:tcW w:w="1700" w:type="dxa"/>
            <w:tcBorders>
              <w:top w:val="nil"/>
              <w:left w:val="nil"/>
              <w:bottom w:val="single" w:sz="4" w:space="0" w:color="auto"/>
              <w:right w:val="single" w:sz="4" w:space="0" w:color="auto"/>
            </w:tcBorders>
            <w:shd w:val="clear" w:color="auto" w:fill="auto"/>
            <w:noWrap/>
            <w:vAlign w:val="bottom"/>
            <w:hideMark/>
          </w:tcPr>
          <w:p w14:paraId="2101A7B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w:t>
            </w:r>
          </w:p>
        </w:tc>
        <w:tc>
          <w:tcPr>
            <w:tcW w:w="1080" w:type="dxa"/>
            <w:tcBorders>
              <w:top w:val="nil"/>
              <w:left w:val="nil"/>
              <w:bottom w:val="single" w:sz="4" w:space="0" w:color="auto"/>
              <w:right w:val="single" w:sz="4" w:space="0" w:color="auto"/>
            </w:tcBorders>
            <w:shd w:val="clear" w:color="auto" w:fill="auto"/>
            <w:noWrap/>
            <w:vAlign w:val="bottom"/>
            <w:hideMark/>
          </w:tcPr>
          <w:p w14:paraId="578C1FC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996389</w:t>
            </w:r>
          </w:p>
        </w:tc>
      </w:tr>
      <w:tr w:rsidR="006368A9" w:rsidRPr="00EC52D9" w14:paraId="41B6176E"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C95047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w:t>
            </w:r>
          </w:p>
        </w:tc>
        <w:tc>
          <w:tcPr>
            <w:tcW w:w="920" w:type="dxa"/>
            <w:tcBorders>
              <w:top w:val="nil"/>
              <w:left w:val="nil"/>
              <w:bottom w:val="single" w:sz="4" w:space="0" w:color="auto"/>
              <w:right w:val="single" w:sz="4" w:space="0" w:color="auto"/>
            </w:tcBorders>
            <w:shd w:val="clear" w:color="auto" w:fill="auto"/>
            <w:noWrap/>
            <w:vAlign w:val="bottom"/>
            <w:hideMark/>
          </w:tcPr>
          <w:p w14:paraId="1BD93FE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w:t>
            </w:r>
          </w:p>
        </w:tc>
        <w:tc>
          <w:tcPr>
            <w:tcW w:w="1580" w:type="dxa"/>
            <w:tcBorders>
              <w:top w:val="nil"/>
              <w:left w:val="nil"/>
              <w:bottom w:val="single" w:sz="4" w:space="0" w:color="auto"/>
              <w:right w:val="single" w:sz="4" w:space="0" w:color="auto"/>
            </w:tcBorders>
            <w:shd w:val="clear" w:color="auto" w:fill="auto"/>
            <w:noWrap/>
            <w:vAlign w:val="bottom"/>
            <w:hideMark/>
          </w:tcPr>
          <w:p w14:paraId="7875E96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565</w:t>
            </w:r>
          </w:p>
        </w:tc>
        <w:tc>
          <w:tcPr>
            <w:tcW w:w="1580" w:type="dxa"/>
            <w:tcBorders>
              <w:top w:val="nil"/>
              <w:left w:val="nil"/>
              <w:bottom w:val="single" w:sz="4" w:space="0" w:color="auto"/>
              <w:right w:val="single" w:sz="4" w:space="0" w:color="auto"/>
            </w:tcBorders>
            <w:shd w:val="clear" w:color="auto" w:fill="auto"/>
            <w:noWrap/>
            <w:vAlign w:val="bottom"/>
            <w:hideMark/>
          </w:tcPr>
          <w:p w14:paraId="5E889FE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9</w:t>
            </w:r>
          </w:p>
        </w:tc>
        <w:tc>
          <w:tcPr>
            <w:tcW w:w="1700" w:type="dxa"/>
            <w:tcBorders>
              <w:top w:val="nil"/>
              <w:left w:val="nil"/>
              <w:bottom w:val="single" w:sz="4" w:space="0" w:color="auto"/>
              <w:right w:val="single" w:sz="4" w:space="0" w:color="auto"/>
            </w:tcBorders>
            <w:shd w:val="clear" w:color="auto" w:fill="auto"/>
            <w:noWrap/>
            <w:vAlign w:val="bottom"/>
            <w:hideMark/>
          </w:tcPr>
          <w:p w14:paraId="3A6B992B"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1</w:t>
            </w:r>
          </w:p>
        </w:tc>
        <w:tc>
          <w:tcPr>
            <w:tcW w:w="1080" w:type="dxa"/>
            <w:tcBorders>
              <w:top w:val="nil"/>
              <w:left w:val="nil"/>
              <w:bottom w:val="single" w:sz="4" w:space="0" w:color="auto"/>
              <w:right w:val="single" w:sz="4" w:space="0" w:color="auto"/>
            </w:tcBorders>
            <w:shd w:val="clear" w:color="auto" w:fill="auto"/>
            <w:noWrap/>
            <w:vAlign w:val="bottom"/>
            <w:hideMark/>
          </w:tcPr>
          <w:p w14:paraId="4CDFD33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978125</w:t>
            </w:r>
          </w:p>
        </w:tc>
      </w:tr>
      <w:tr w:rsidR="006368A9" w:rsidRPr="00EC52D9" w14:paraId="1ED61AE0"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01ADB0E1"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w:t>
            </w:r>
          </w:p>
        </w:tc>
        <w:tc>
          <w:tcPr>
            <w:tcW w:w="920" w:type="dxa"/>
            <w:tcBorders>
              <w:top w:val="nil"/>
              <w:left w:val="nil"/>
              <w:bottom w:val="single" w:sz="4" w:space="0" w:color="auto"/>
              <w:right w:val="single" w:sz="4" w:space="0" w:color="auto"/>
            </w:tcBorders>
            <w:shd w:val="clear" w:color="auto" w:fill="auto"/>
            <w:noWrap/>
            <w:vAlign w:val="bottom"/>
            <w:hideMark/>
          </w:tcPr>
          <w:p w14:paraId="7F675A0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6</w:t>
            </w:r>
          </w:p>
        </w:tc>
        <w:tc>
          <w:tcPr>
            <w:tcW w:w="1580" w:type="dxa"/>
            <w:tcBorders>
              <w:top w:val="nil"/>
              <w:left w:val="nil"/>
              <w:bottom w:val="single" w:sz="4" w:space="0" w:color="auto"/>
              <w:right w:val="single" w:sz="4" w:space="0" w:color="auto"/>
            </w:tcBorders>
            <w:shd w:val="clear" w:color="auto" w:fill="auto"/>
            <w:noWrap/>
            <w:vAlign w:val="bottom"/>
            <w:hideMark/>
          </w:tcPr>
          <w:p w14:paraId="3AF520B9"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136</w:t>
            </w:r>
          </w:p>
        </w:tc>
        <w:tc>
          <w:tcPr>
            <w:tcW w:w="1580" w:type="dxa"/>
            <w:tcBorders>
              <w:top w:val="nil"/>
              <w:left w:val="nil"/>
              <w:bottom w:val="single" w:sz="4" w:space="0" w:color="auto"/>
              <w:right w:val="single" w:sz="4" w:space="0" w:color="auto"/>
            </w:tcBorders>
            <w:shd w:val="clear" w:color="auto" w:fill="auto"/>
            <w:noWrap/>
            <w:vAlign w:val="bottom"/>
            <w:hideMark/>
          </w:tcPr>
          <w:p w14:paraId="68F53EE2"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7</w:t>
            </w:r>
          </w:p>
        </w:tc>
        <w:tc>
          <w:tcPr>
            <w:tcW w:w="1700" w:type="dxa"/>
            <w:tcBorders>
              <w:top w:val="nil"/>
              <w:left w:val="nil"/>
              <w:bottom w:val="single" w:sz="4" w:space="0" w:color="auto"/>
              <w:right w:val="single" w:sz="4" w:space="0" w:color="auto"/>
            </w:tcBorders>
            <w:shd w:val="clear" w:color="auto" w:fill="auto"/>
            <w:noWrap/>
            <w:vAlign w:val="bottom"/>
            <w:hideMark/>
          </w:tcPr>
          <w:p w14:paraId="237A509A"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20</w:t>
            </w:r>
          </w:p>
        </w:tc>
        <w:tc>
          <w:tcPr>
            <w:tcW w:w="1080" w:type="dxa"/>
            <w:tcBorders>
              <w:top w:val="nil"/>
              <w:left w:val="nil"/>
              <w:bottom w:val="single" w:sz="4" w:space="0" w:color="auto"/>
              <w:right w:val="single" w:sz="4" w:space="0" w:color="auto"/>
            </w:tcBorders>
            <w:shd w:val="clear" w:color="auto" w:fill="auto"/>
            <w:noWrap/>
            <w:vAlign w:val="bottom"/>
            <w:hideMark/>
          </w:tcPr>
          <w:p w14:paraId="2672D80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852665</w:t>
            </w:r>
          </w:p>
        </w:tc>
      </w:tr>
      <w:tr w:rsidR="006368A9" w:rsidRPr="00EC52D9" w14:paraId="3D7A8DBB" w14:textId="77777777" w:rsidTr="00477BED">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6D1BBC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w:t>
            </w:r>
          </w:p>
        </w:tc>
        <w:tc>
          <w:tcPr>
            <w:tcW w:w="920" w:type="dxa"/>
            <w:tcBorders>
              <w:top w:val="nil"/>
              <w:left w:val="nil"/>
              <w:bottom w:val="single" w:sz="4" w:space="0" w:color="auto"/>
              <w:right w:val="single" w:sz="4" w:space="0" w:color="auto"/>
            </w:tcBorders>
            <w:shd w:val="clear" w:color="auto" w:fill="auto"/>
            <w:noWrap/>
            <w:vAlign w:val="bottom"/>
            <w:hideMark/>
          </w:tcPr>
          <w:p w14:paraId="071E525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7</w:t>
            </w:r>
          </w:p>
        </w:tc>
        <w:tc>
          <w:tcPr>
            <w:tcW w:w="1580" w:type="dxa"/>
            <w:tcBorders>
              <w:top w:val="nil"/>
              <w:left w:val="nil"/>
              <w:bottom w:val="single" w:sz="4" w:space="0" w:color="auto"/>
              <w:right w:val="single" w:sz="4" w:space="0" w:color="auto"/>
            </w:tcBorders>
            <w:shd w:val="clear" w:color="auto" w:fill="auto"/>
            <w:noWrap/>
            <w:vAlign w:val="bottom"/>
            <w:hideMark/>
          </w:tcPr>
          <w:p w14:paraId="31495CD3"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539</w:t>
            </w:r>
          </w:p>
        </w:tc>
        <w:tc>
          <w:tcPr>
            <w:tcW w:w="1580" w:type="dxa"/>
            <w:tcBorders>
              <w:top w:val="nil"/>
              <w:left w:val="nil"/>
              <w:bottom w:val="single" w:sz="4" w:space="0" w:color="auto"/>
              <w:right w:val="single" w:sz="4" w:space="0" w:color="auto"/>
            </w:tcBorders>
            <w:shd w:val="clear" w:color="auto" w:fill="auto"/>
            <w:noWrap/>
            <w:vAlign w:val="bottom"/>
            <w:hideMark/>
          </w:tcPr>
          <w:p w14:paraId="667ACB3D"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39</w:t>
            </w:r>
          </w:p>
        </w:tc>
        <w:tc>
          <w:tcPr>
            <w:tcW w:w="1700" w:type="dxa"/>
            <w:tcBorders>
              <w:top w:val="nil"/>
              <w:left w:val="nil"/>
              <w:bottom w:val="single" w:sz="4" w:space="0" w:color="auto"/>
              <w:right w:val="single" w:sz="4" w:space="0" w:color="auto"/>
            </w:tcBorders>
            <w:shd w:val="clear" w:color="auto" w:fill="auto"/>
            <w:noWrap/>
            <w:vAlign w:val="bottom"/>
            <w:hideMark/>
          </w:tcPr>
          <w:p w14:paraId="0FD3D308"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48</w:t>
            </w:r>
          </w:p>
        </w:tc>
        <w:tc>
          <w:tcPr>
            <w:tcW w:w="1080" w:type="dxa"/>
            <w:tcBorders>
              <w:top w:val="nil"/>
              <w:left w:val="nil"/>
              <w:bottom w:val="single" w:sz="4" w:space="0" w:color="auto"/>
              <w:right w:val="single" w:sz="4" w:space="0" w:color="auto"/>
            </w:tcBorders>
            <w:shd w:val="clear" w:color="auto" w:fill="auto"/>
            <w:noWrap/>
            <w:vAlign w:val="bottom"/>
            <w:hideMark/>
          </w:tcPr>
          <w:p w14:paraId="4C5394A6" w14:textId="77777777" w:rsidR="006368A9" w:rsidRPr="00EC52D9" w:rsidRDefault="006368A9" w:rsidP="00477BED">
            <w:pPr>
              <w:jc w:val="right"/>
              <w:rPr>
                <w:rFonts w:ascii="Calibri" w:eastAsia="Times New Roman" w:hAnsi="Calibri" w:cs="Calibri"/>
                <w:color w:val="000000"/>
              </w:rPr>
            </w:pPr>
            <w:r w:rsidRPr="00EC52D9">
              <w:rPr>
                <w:rFonts w:ascii="Calibri" w:eastAsia="Times New Roman" w:hAnsi="Calibri" w:cs="Calibri"/>
                <w:color w:val="000000"/>
              </w:rPr>
              <w:t>0.987858</w:t>
            </w:r>
          </w:p>
        </w:tc>
      </w:tr>
    </w:tbl>
    <w:p w14:paraId="219C0837" w14:textId="77777777" w:rsidR="006368A9" w:rsidRDefault="006368A9" w:rsidP="006368A9"/>
    <w:p w14:paraId="79F3F22E" w14:textId="77777777" w:rsidR="006368A9" w:rsidRDefault="006368A9" w:rsidP="006368A9"/>
    <w:p w14:paraId="74599C0A" w14:textId="6F3F814B" w:rsidR="006368A9" w:rsidRPr="006368A9" w:rsidRDefault="006368A9" w:rsidP="006368A9"/>
    <w:sectPr w:rsidR="006368A9" w:rsidRPr="006368A9" w:rsidSect="00B62D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27937F" w14:textId="77777777" w:rsidR="004A08B2" w:rsidRDefault="004A08B2" w:rsidP="007F7E4E">
      <w:pPr>
        <w:spacing w:after="0" w:line="240" w:lineRule="auto"/>
      </w:pPr>
      <w:r>
        <w:separator/>
      </w:r>
    </w:p>
  </w:endnote>
  <w:endnote w:type="continuationSeparator" w:id="0">
    <w:p w14:paraId="729C2BFB" w14:textId="77777777" w:rsidR="004A08B2" w:rsidRDefault="004A08B2" w:rsidP="007F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96003D" w14:textId="77777777" w:rsidR="004A08B2" w:rsidRDefault="004A08B2" w:rsidP="007F7E4E">
      <w:pPr>
        <w:spacing w:after="0" w:line="240" w:lineRule="auto"/>
      </w:pPr>
      <w:r>
        <w:separator/>
      </w:r>
    </w:p>
  </w:footnote>
  <w:footnote w:type="continuationSeparator" w:id="0">
    <w:p w14:paraId="01639FA0" w14:textId="77777777" w:rsidR="004A08B2" w:rsidRDefault="004A08B2" w:rsidP="007F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E510E"/>
    <w:multiLevelType w:val="hybridMultilevel"/>
    <w:tmpl w:val="490237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9A56DA"/>
    <w:multiLevelType w:val="hybridMultilevel"/>
    <w:tmpl w:val="878472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74D7CC3"/>
    <w:multiLevelType w:val="hybridMultilevel"/>
    <w:tmpl w:val="79426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557EF5"/>
    <w:multiLevelType w:val="hybridMultilevel"/>
    <w:tmpl w:val="82764AC4"/>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4" w15:restartNumberingAfterBreak="0">
    <w:nsid w:val="7B320E30"/>
    <w:multiLevelType w:val="hybridMultilevel"/>
    <w:tmpl w:val="0D8C0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F332CA8"/>
    <w:multiLevelType w:val="hybridMultilevel"/>
    <w:tmpl w:val="C568E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0" w:nlCheck="1" w:checkStyle="0"/>
  <w:defaultTabStop w:val="720"/>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rpdv5f6zx2a4e52faptvxjxazftsaws5rv&quot;&gt;My EndNote Library&lt;record-ids&gt;&lt;item&gt;34&lt;/item&gt;&lt;item&gt;38&lt;/item&gt;&lt;item&gt;40&lt;/item&gt;&lt;item&gt;211&lt;/item&gt;&lt;item&gt;213&lt;/item&gt;&lt;item&gt;219&lt;/item&gt;&lt;item&gt;220&lt;/item&gt;&lt;item&gt;221&lt;/item&gt;&lt;item&gt;223&lt;/item&gt;&lt;item&gt;224&lt;/item&gt;&lt;item&gt;225&lt;/item&gt;&lt;item&gt;226&lt;/item&gt;&lt;item&gt;227&lt;/item&gt;&lt;item&gt;232&lt;/item&gt;&lt;item&gt;233&lt;/item&gt;&lt;item&gt;248&lt;/item&gt;&lt;/record-ids&gt;&lt;/item&gt;&lt;/Libraries&gt;"/>
  </w:docVars>
  <w:rsids>
    <w:rsidRoot w:val="0043605B"/>
    <w:rsid w:val="00000A5F"/>
    <w:rsid w:val="00007227"/>
    <w:rsid w:val="00012730"/>
    <w:rsid w:val="000130C1"/>
    <w:rsid w:val="00020EB0"/>
    <w:rsid w:val="00027AE6"/>
    <w:rsid w:val="00031BC4"/>
    <w:rsid w:val="00044B18"/>
    <w:rsid w:val="00045BA8"/>
    <w:rsid w:val="0008472E"/>
    <w:rsid w:val="00087B13"/>
    <w:rsid w:val="00093F64"/>
    <w:rsid w:val="00097D00"/>
    <w:rsid w:val="000A11FC"/>
    <w:rsid w:val="000A230D"/>
    <w:rsid w:val="000A3635"/>
    <w:rsid w:val="000B564B"/>
    <w:rsid w:val="000B6279"/>
    <w:rsid w:val="000C4103"/>
    <w:rsid w:val="000C6DC3"/>
    <w:rsid w:val="000D305B"/>
    <w:rsid w:val="000D4BF1"/>
    <w:rsid w:val="000F067C"/>
    <w:rsid w:val="001077F8"/>
    <w:rsid w:val="001125FB"/>
    <w:rsid w:val="00113133"/>
    <w:rsid w:val="001155CF"/>
    <w:rsid w:val="00124998"/>
    <w:rsid w:val="001314D6"/>
    <w:rsid w:val="00137146"/>
    <w:rsid w:val="001403B2"/>
    <w:rsid w:val="00140B6B"/>
    <w:rsid w:val="00143021"/>
    <w:rsid w:val="00143BEF"/>
    <w:rsid w:val="001527E6"/>
    <w:rsid w:val="00153790"/>
    <w:rsid w:val="00154770"/>
    <w:rsid w:val="00154889"/>
    <w:rsid w:val="00155C88"/>
    <w:rsid w:val="00157817"/>
    <w:rsid w:val="00163015"/>
    <w:rsid w:val="00165FED"/>
    <w:rsid w:val="00171E7B"/>
    <w:rsid w:val="00175908"/>
    <w:rsid w:val="00175DDD"/>
    <w:rsid w:val="0018261F"/>
    <w:rsid w:val="00183E0D"/>
    <w:rsid w:val="00184247"/>
    <w:rsid w:val="0018621E"/>
    <w:rsid w:val="0018760F"/>
    <w:rsid w:val="00194ED5"/>
    <w:rsid w:val="001B2E86"/>
    <w:rsid w:val="001B34BF"/>
    <w:rsid w:val="001B5B8F"/>
    <w:rsid w:val="001D3441"/>
    <w:rsid w:val="001D4039"/>
    <w:rsid w:val="001E0A0D"/>
    <w:rsid w:val="001E1C72"/>
    <w:rsid w:val="001E27ED"/>
    <w:rsid w:val="001E31DF"/>
    <w:rsid w:val="001F55F6"/>
    <w:rsid w:val="001F7CA7"/>
    <w:rsid w:val="002039EA"/>
    <w:rsid w:val="002045B2"/>
    <w:rsid w:val="00204CD7"/>
    <w:rsid w:val="002146C1"/>
    <w:rsid w:val="0021564B"/>
    <w:rsid w:val="0022485F"/>
    <w:rsid w:val="002256A8"/>
    <w:rsid w:val="00231913"/>
    <w:rsid w:val="002321EF"/>
    <w:rsid w:val="002400CB"/>
    <w:rsid w:val="00241332"/>
    <w:rsid w:val="00241982"/>
    <w:rsid w:val="002425E6"/>
    <w:rsid w:val="00244E62"/>
    <w:rsid w:val="00252CC6"/>
    <w:rsid w:val="002719FB"/>
    <w:rsid w:val="0027305C"/>
    <w:rsid w:val="002744DF"/>
    <w:rsid w:val="00274E24"/>
    <w:rsid w:val="00283582"/>
    <w:rsid w:val="00290743"/>
    <w:rsid w:val="002967BA"/>
    <w:rsid w:val="002970C8"/>
    <w:rsid w:val="00297BB3"/>
    <w:rsid w:val="002A016C"/>
    <w:rsid w:val="002A21B8"/>
    <w:rsid w:val="002A4A4D"/>
    <w:rsid w:val="002B27E3"/>
    <w:rsid w:val="002B7AE5"/>
    <w:rsid w:val="002C29D3"/>
    <w:rsid w:val="002C579A"/>
    <w:rsid w:val="002D306C"/>
    <w:rsid w:val="002E12D1"/>
    <w:rsid w:val="002E18BB"/>
    <w:rsid w:val="002E6480"/>
    <w:rsid w:val="002E7D66"/>
    <w:rsid w:val="002F2B34"/>
    <w:rsid w:val="002F2D74"/>
    <w:rsid w:val="002F3AD3"/>
    <w:rsid w:val="0030632B"/>
    <w:rsid w:val="003123EB"/>
    <w:rsid w:val="00314014"/>
    <w:rsid w:val="00315DA6"/>
    <w:rsid w:val="00315FE4"/>
    <w:rsid w:val="0032032F"/>
    <w:rsid w:val="00320F97"/>
    <w:rsid w:val="00322A9F"/>
    <w:rsid w:val="003234D9"/>
    <w:rsid w:val="00324272"/>
    <w:rsid w:val="00332E5D"/>
    <w:rsid w:val="00332E86"/>
    <w:rsid w:val="00342BE1"/>
    <w:rsid w:val="00342EAF"/>
    <w:rsid w:val="00346BEF"/>
    <w:rsid w:val="0035223C"/>
    <w:rsid w:val="00361E56"/>
    <w:rsid w:val="00362E45"/>
    <w:rsid w:val="00363084"/>
    <w:rsid w:val="00364744"/>
    <w:rsid w:val="00366E88"/>
    <w:rsid w:val="00374C3F"/>
    <w:rsid w:val="0039262C"/>
    <w:rsid w:val="00395772"/>
    <w:rsid w:val="00395BFB"/>
    <w:rsid w:val="003A4CBC"/>
    <w:rsid w:val="003B3907"/>
    <w:rsid w:val="003B4425"/>
    <w:rsid w:val="003B44F3"/>
    <w:rsid w:val="003B471A"/>
    <w:rsid w:val="003B4802"/>
    <w:rsid w:val="003B50E9"/>
    <w:rsid w:val="003B628F"/>
    <w:rsid w:val="003D0A52"/>
    <w:rsid w:val="003D28C2"/>
    <w:rsid w:val="003D3635"/>
    <w:rsid w:val="0040487C"/>
    <w:rsid w:val="00406A5D"/>
    <w:rsid w:val="00411767"/>
    <w:rsid w:val="00415140"/>
    <w:rsid w:val="004174A3"/>
    <w:rsid w:val="0042491D"/>
    <w:rsid w:val="00434261"/>
    <w:rsid w:val="0043453A"/>
    <w:rsid w:val="00434687"/>
    <w:rsid w:val="0043605B"/>
    <w:rsid w:val="004506C7"/>
    <w:rsid w:val="00454C86"/>
    <w:rsid w:val="004554D5"/>
    <w:rsid w:val="00460A8C"/>
    <w:rsid w:val="00460D27"/>
    <w:rsid w:val="00473103"/>
    <w:rsid w:val="00473F47"/>
    <w:rsid w:val="00475746"/>
    <w:rsid w:val="00477BED"/>
    <w:rsid w:val="004809A9"/>
    <w:rsid w:val="00481DA7"/>
    <w:rsid w:val="00482AD2"/>
    <w:rsid w:val="00484841"/>
    <w:rsid w:val="004869AD"/>
    <w:rsid w:val="00495F50"/>
    <w:rsid w:val="004A08B2"/>
    <w:rsid w:val="004A7D49"/>
    <w:rsid w:val="004B0E1B"/>
    <w:rsid w:val="004B6745"/>
    <w:rsid w:val="004C02E2"/>
    <w:rsid w:val="004C3328"/>
    <w:rsid w:val="004C3B50"/>
    <w:rsid w:val="004C7452"/>
    <w:rsid w:val="004C78E5"/>
    <w:rsid w:val="004D16E5"/>
    <w:rsid w:val="004D29C9"/>
    <w:rsid w:val="004D5226"/>
    <w:rsid w:val="004D6AF4"/>
    <w:rsid w:val="004D78B3"/>
    <w:rsid w:val="004F48DC"/>
    <w:rsid w:val="0050021A"/>
    <w:rsid w:val="00500C7E"/>
    <w:rsid w:val="00504AA3"/>
    <w:rsid w:val="005062D6"/>
    <w:rsid w:val="0051419C"/>
    <w:rsid w:val="00514EB9"/>
    <w:rsid w:val="0053273A"/>
    <w:rsid w:val="00547E84"/>
    <w:rsid w:val="00551CA8"/>
    <w:rsid w:val="00560B99"/>
    <w:rsid w:val="00561E2D"/>
    <w:rsid w:val="005647AC"/>
    <w:rsid w:val="00571F64"/>
    <w:rsid w:val="005729D8"/>
    <w:rsid w:val="00573A0C"/>
    <w:rsid w:val="005752F4"/>
    <w:rsid w:val="0057542B"/>
    <w:rsid w:val="00575EEB"/>
    <w:rsid w:val="0057653F"/>
    <w:rsid w:val="00580CAB"/>
    <w:rsid w:val="00582095"/>
    <w:rsid w:val="00592804"/>
    <w:rsid w:val="005930EA"/>
    <w:rsid w:val="00596463"/>
    <w:rsid w:val="005A56AA"/>
    <w:rsid w:val="005A5E1D"/>
    <w:rsid w:val="005A6082"/>
    <w:rsid w:val="005B2E3B"/>
    <w:rsid w:val="005B35D3"/>
    <w:rsid w:val="005B7A0C"/>
    <w:rsid w:val="005C13CE"/>
    <w:rsid w:val="005C151D"/>
    <w:rsid w:val="005C4D96"/>
    <w:rsid w:val="005D21BA"/>
    <w:rsid w:val="005E134D"/>
    <w:rsid w:val="005E44B1"/>
    <w:rsid w:val="005E6084"/>
    <w:rsid w:val="005E6EE3"/>
    <w:rsid w:val="00600200"/>
    <w:rsid w:val="0060410B"/>
    <w:rsid w:val="00615F1E"/>
    <w:rsid w:val="00617EE9"/>
    <w:rsid w:val="0062577E"/>
    <w:rsid w:val="00625BD8"/>
    <w:rsid w:val="00631CE7"/>
    <w:rsid w:val="00632C82"/>
    <w:rsid w:val="00635AF1"/>
    <w:rsid w:val="0063662E"/>
    <w:rsid w:val="006368A9"/>
    <w:rsid w:val="00650E35"/>
    <w:rsid w:val="006528C2"/>
    <w:rsid w:val="006565A7"/>
    <w:rsid w:val="00682E05"/>
    <w:rsid w:val="00693FF8"/>
    <w:rsid w:val="0069478E"/>
    <w:rsid w:val="00696274"/>
    <w:rsid w:val="00696A22"/>
    <w:rsid w:val="006A0186"/>
    <w:rsid w:val="006A06E2"/>
    <w:rsid w:val="006B3025"/>
    <w:rsid w:val="006B4B5B"/>
    <w:rsid w:val="006B627E"/>
    <w:rsid w:val="006C1120"/>
    <w:rsid w:val="006C4685"/>
    <w:rsid w:val="006C4B15"/>
    <w:rsid w:val="006D5E14"/>
    <w:rsid w:val="006E5A48"/>
    <w:rsid w:val="006F21C3"/>
    <w:rsid w:val="006F3BD5"/>
    <w:rsid w:val="006F448B"/>
    <w:rsid w:val="00701E25"/>
    <w:rsid w:val="007139A0"/>
    <w:rsid w:val="0071455C"/>
    <w:rsid w:val="0071571D"/>
    <w:rsid w:val="007168DB"/>
    <w:rsid w:val="00717732"/>
    <w:rsid w:val="00720B31"/>
    <w:rsid w:val="00722536"/>
    <w:rsid w:val="007245E1"/>
    <w:rsid w:val="00726A5C"/>
    <w:rsid w:val="00740B03"/>
    <w:rsid w:val="00743646"/>
    <w:rsid w:val="00744757"/>
    <w:rsid w:val="0075284D"/>
    <w:rsid w:val="00755E8D"/>
    <w:rsid w:val="00786B29"/>
    <w:rsid w:val="0079134B"/>
    <w:rsid w:val="00792D41"/>
    <w:rsid w:val="00793268"/>
    <w:rsid w:val="00793C1F"/>
    <w:rsid w:val="007A002B"/>
    <w:rsid w:val="007A02DA"/>
    <w:rsid w:val="007A1DF4"/>
    <w:rsid w:val="007A7A2D"/>
    <w:rsid w:val="007C10D1"/>
    <w:rsid w:val="007C3537"/>
    <w:rsid w:val="007C5A1E"/>
    <w:rsid w:val="007D179B"/>
    <w:rsid w:val="007E560A"/>
    <w:rsid w:val="007E5F0C"/>
    <w:rsid w:val="007E79AC"/>
    <w:rsid w:val="007F2A72"/>
    <w:rsid w:val="007F45CC"/>
    <w:rsid w:val="007F5570"/>
    <w:rsid w:val="007F7E4E"/>
    <w:rsid w:val="007F7FEC"/>
    <w:rsid w:val="00800830"/>
    <w:rsid w:val="00801383"/>
    <w:rsid w:val="00803130"/>
    <w:rsid w:val="008040E1"/>
    <w:rsid w:val="00804856"/>
    <w:rsid w:val="00810ADF"/>
    <w:rsid w:val="00811F45"/>
    <w:rsid w:val="00815A9F"/>
    <w:rsid w:val="00820D3F"/>
    <w:rsid w:val="00823680"/>
    <w:rsid w:val="008253D4"/>
    <w:rsid w:val="0084082D"/>
    <w:rsid w:val="00840A19"/>
    <w:rsid w:val="008427C5"/>
    <w:rsid w:val="00844D4E"/>
    <w:rsid w:val="00845DE7"/>
    <w:rsid w:val="00846DB5"/>
    <w:rsid w:val="00855AA5"/>
    <w:rsid w:val="00857066"/>
    <w:rsid w:val="00860B66"/>
    <w:rsid w:val="00862094"/>
    <w:rsid w:val="00866A6E"/>
    <w:rsid w:val="008674C3"/>
    <w:rsid w:val="008700DA"/>
    <w:rsid w:val="00871105"/>
    <w:rsid w:val="00876EE1"/>
    <w:rsid w:val="0088792F"/>
    <w:rsid w:val="00891E0D"/>
    <w:rsid w:val="00895619"/>
    <w:rsid w:val="008968FA"/>
    <w:rsid w:val="0089714C"/>
    <w:rsid w:val="00897657"/>
    <w:rsid w:val="008A05DB"/>
    <w:rsid w:val="008A5FAC"/>
    <w:rsid w:val="008B21E2"/>
    <w:rsid w:val="008C229D"/>
    <w:rsid w:val="008D093A"/>
    <w:rsid w:val="008D3F21"/>
    <w:rsid w:val="008D555F"/>
    <w:rsid w:val="008D75BE"/>
    <w:rsid w:val="008E591E"/>
    <w:rsid w:val="008E6416"/>
    <w:rsid w:val="008E698B"/>
    <w:rsid w:val="008F2393"/>
    <w:rsid w:val="008F27BF"/>
    <w:rsid w:val="008F5159"/>
    <w:rsid w:val="00903922"/>
    <w:rsid w:val="009129F1"/>
    <w:rsid w:val="00913838"/>
    <w:rsid w:val="0092222A"/>
    <w:rsid w:val="00931BDB"/>
    <w:rsid w:val="009432D9"/>
    <w:rsid w:val="009509F3"/>
    <w:rsid w:val="00951D46"/>
    <w:rsid w:val="00953522"/>
    <w:rsid w:val="009663CF"/>
    <w:rsid w:val="00972F02"/>
    <w:rsid w:val="00973ACE"/>
    <w:rsid w:val="00982A40"/>
    <w:rsid w:val="00982A50"/>
    <w:rsid w:val="009852DF"/>
    <w:rsid w:val="00985665"/>
    <w:rsid w:val="00985AEB"/>
    <w:rsid w:val="00990079"/>
    <w:rsid w:val="00990111"/>
    <w:rsid w:val="00993523"/>
    <w:rsid w:val="00993E3B"/>
    <w:rsid w:val="00995DAB"/>
    <w:rsid w:val="00996A2C"/>
    <w:rsid w:val="009A1ABD"/>
    <w:rsid w:val="009A6294"/>
    <w:rsid w:val="009B0560"/>
    <w:rsid w:val="009B1945"/>
    <w:rsid w:val="009B3AA8"/>
    <w:rsid w:val="009B49B4"/>
    <w:rsid w:val="009B6457"/>
    <w:rsid w:val="009B740D"/>
    <w:rsid w:val="009C249A"/>
    <w:rsid w:val="009C6F32"/>
    <w:rsid w:val="009D2D59"/>
    <w:rsid w:val="009D5E20"/>
    <w:rsid w:val="009E29F4"/>
    <w:rsid w:val="009E45D3"/>
    <w:rsid w:val="009E4665"/>
    <w:rsid w:val="009E49DD"/>
    <w:rsid w:val="009F0412"/>
    <w:rsid w:val="009F1964"/>
    <w:rsid w:val="00A02649"/>
    <w:rsid w:val="00A03D60"/>
    <w:rsid w:val="00A0411D"/>
    <w:rsid w:val="00A10822"/>
    <w:rsid w:val="00A1161C"/>
    <w:rsid w:val="00A14B1F"/>
    <w:rsid w:val="00A21351"/>
    <w:rsid w:val="00A25F40"/>
    <w:rsid w:val="00A263FF"/>
    <w:rsid w:val="00A26CDF"/>
    <w:rsid w:val="00A33BBD"/>
    <w:rsid w:val="00A34B6F"/>
    <w:rsid w:val="00A367CD"/>
    <w:rsid w:val="00A36C05"/>
    <w:rsid w:val="00A3793D"/>
    <w:rsid w:val="00A4487D"/>
    <w:rsid w:val="00A51D50"/>
    <w:rsid w:val="00A54BBF"/>
    <w:rsid w:val="00A576CF"/>
    <w:rsid w:val="00A6029F"/>
    <w:rsid w:val="00A70419"/>
    <w:rsid w:val="00A720F1"/>
    <w:rsid w:val="00A73DC8"/>
    <w:rsid w:val="00A76A3F"/>
    <w:rsid w:val="00A76EF2"/>
    <w:rsid w:val="00A82217"/>
    <w:rsid w:val="00A83B26"/>
    <w:rsid w:val="00A916E8"/>
    <w:rsid w:val="00A939F2"/>
    <w:rsid w:val="00A93CD8"/>
    <w:rsid w:val="00A94D47"/>
    <w:rsid w:val="00A968CE"/>
    <w:rsid w:val="00A96BAD"/>
    <w:rsid w:val="00AA125B"/>
    <w:rsid w:val="00AA147B"/>
    <w:rsid w:val="00AA29B8"/>
    <w:rsid w:val="00AB3268"/>
    <w:rsid w:val="00AB544A"/>
    <w:rsid w:val="00AC0EC6"/>
    <w:rsid w:val="00AC353C"/>
    <w:rsid w:val="00AC6CA2"/>
    <w:rsid w:val="00AD0F51"/>
    <w:rsid w:val="00AD20FC"/>
    <w:rsid w:val="00AD3104"/>
    <w:rsid w:val="00AD3AF7"/>
    <w:rsid w:val="00AD4E63"/>
    <w:rsid w:val="00AF0C6F"/>
    <w:rsid w:val="00AF56F0"/>
    <w:rsid w:val="00B00020"/>
    <w:rsid w:val="00B0290E"/>
    <w:rsid w:val="00B0387E"/>
    <w:rsid w:val="00B04175"/>
    <w:rsid w:val="00B05137"/>
    <w:rsid w:val="00B05806"/>
    <w:rsid w:val="00B067DD"/>
    <w:rsid w:val="00B110C3"/>
    <w:rsid w:val="00B157D1"/>
    <w:rsid w:val="00B2063F"/>
    <w:rsid w:val="00B22F20"/>
    <w:rsid w:val="00B243E0"/>
    <w:rsid w:val="00B24FA8"/>
    <w:rsid w:val="00B337BB"/>
    <w:rsid w:val="00B422E1"/>
    <w:rsid w:val="00B46B83"/>
    <w:rsid w:val="00B512E3"/>
    <w:rsid w:val="00B513CD"/>
    <w:rsid w:val="00B574A0"/>
    <w:rsid w:val="00B62DF1"/>
    <w:rsid w:val="00B76333"/>
    <w:rsid w:val="00B771EB"/>
    <w:rsid w:val="00B82A50"/>
    <w:rsid w:val="00B82EA0"/>
    <w:rsid w:val="00B83B19"/>
    <w:rsid w:val="00B8420F"/>
    <w:rsid w:val="00B85A98"/>
    <w:rsid w:val="00B85CB4"/>
    <w:rsid w:val="00B87157"/>
    <w:rsid w:val="00B94526"/>
    <w:rsid w:val="00B9493D"/>
    <w:rsid w:val="00B9640B"/>
    <w:rsid w:val="00BA0689"/>
    <w:rsid w:val="00BA3805"/>
    <w:rsid w:val="00BA6886"/>
    <w:rsid w:val="00BC371D"/>
    <w:rsid w:val="00BC4BAE"/>
    <w:rsid w:val="00BC7ED3"/>
    <w:rsid w:val="00BD6DF0"/>
    <w:rsid w:val="00BD7CD5"/>
    <w:rsid w:val="00BF0E1F"/>
    <w:rsid w:val="00C03EA0"/>
    <w:rsid w:val="00C07D4A"/>
    <w:rsid w:val="00C10F78"/>
    <w:rsid w:val="00C1608E"/>
    <w:rsid w:val="00C21784"/>
    <w:rsid w:val="00C22FE1"/>
    <w:rsid w:val="00C26041"/>
    <w:rsid w:val="00C26F79"/>
    <w:rsid w:val="00C31ED6"/>
    <w:rsid w:val="00C37EF6"/>
    <w:rsid w:val="00C4731D"/>
    <w:rsid w:val="00C504E8"/>
    <w:rsid w:val="00C50F09"/>
    <w:rsid w:val="00C562B1"/>
    <w:rsid w:val="00C57068"/>
    <w:rsid w:val="00C617ED"/>
    <w:rsid w:val="00C66233"/>
    <w:rsid w:val="00C7245F"/>
    <w:rsid w:val="00C72733"/>
    <w:rsid w:val="00C921B4"/>
    <w:rsid w:val="00C93D87"/>
    <w:rsid w:val="00C951BE"/>
    <w:rsid w:val="00C96FA0"/>
    <w:rsid w:val="00CB23B8"/>
    <w:rsid w:val="00CB4F45"/>
    <w:rsid w:val="00CC1003"/>
    <w:rsid w:val="00CC4243"/>
    <w:rsid w:val="00CC59A9"/>
    <w:rsid w:val="00CC6164"/>
    <w:rsid w:val="00CD1AA1"/>
    <w:rsid w:val="00CD1FC1"/>
    <w:rsid w:val="00CD32AA"/>
    <w:rsid w:val="00CD4FD9"/>
    <w:rsid w:val="00CD5DB3"/>
    <w:rsid w:val="00CD6BE8"/>
    <w:rsid w:val="00CE2C08"/>
    <w:rsid w:val="00CE2D27"/>
    <w:rsid w:val="00CE48BF"/>
    <w:rsid w:val="00CF741D"/>
    <w:rsid w:val="00D078F8"/>
    <w:rsid w:val="00D11C84"/>
    <w:rsid w:val="00D20B45"/>
    <w:rsid w:val="00D24BA1"/>
    <w:rsid w:val="00D26EC3"/>
    <w:rsid w:val="00D27D7A"/>
    <w:rsid w:val="00D31B52"/>
    <w:rsid w:val="00D32800"/>
    <w:rsid w:val="00D34609"/>
    <w:rsid w:val="00D37AB3"/>
    <w:rsid w:val="00D42435"/>
    <w:rsid w:val="00D44E63"/>
    <w:rsid w:val="00D45680"/>
    <w:rsid w:val="00D45C27"/>
    <w:rsid w:val="00D53FC0"/>
    <w:rsid w:val="00D574CB"/>
    <w:rsid w:val="00D612A3"/>
    <w:rsid w:val="00D67056"/>
    <w:rsid w:val="00D7260E"/>
    <w:rsid w:val="00D76E7F"/>
    <w:rsid w:val="00D77371"/>
    <w:rsid w:val="00D83173"/>
    <w:rsid w:val="00D84376"/>
    <w:rsid w:val="00D84BFB"/>
    <w:rsid w:val="00D85E39"/>
    <w:rsid w:val="00D9151E"/>
    <w:rsid w:val="00D926BA"/>
    <w:rsid w:val="00D952CE"/>
    <w:rsid w:val="00DA39C3"/>
    <w:rsid w:val="00DA4C03"/>
    <w:rsid w:val="00DA54CE"/>
    <w:rsid w:val="00DA71A2"/>
    <w:rsid w:val="00DB5EF8"/>
    <w:rsid w:val="00DC0210"/>
    <w:rsid w:val="00DC0A40"/>
    <w:rsid w:val="00DC66DF"/>
    <w:rsid w:val="00DC69DD"/>
    <w:rsid w:val="00DC6DE9"/>
    <w:rsid w:val="00DD1C48"/>
    <w:rsid w:val="00DD26E2"/>
    <w:rsid w:val="00DD37DF"/>
    <w:rsid w:val="00DD491E"/>
    <w:rsid w:val="00DD688A"/>
    <w:rsid w:val="00DD6EB2"/>
    <w:rsid w:val="00DE1BCC"/>
    <w:rsid w:val="00DE7788"/>
    <w:rsid w:val="00DF14D0"/>
    <w:rsid w:val="00DF4BAD"/>
    <w:rsid w:val="00DF6B71"/>
    <w:rsid w:val="00DF7185"/>
    <w:rsid w:val="00E01D86"/>
    <w:rsid w:val="00E02853"/>
    <w:rsid w:val="00E05463"/>
    <w:rsid w:val="00E16A4C"/>
    <w:rsid w:val="00E33590"/>
    <w:rsid w:val="00E40CD5"/>
    <w:rsid w:val="00E41E04"/>
    <w:rsid w:val="00E43347"/>
    <w:rsid w:val="00E445CD"/>
    <w:rsid w:val="00E44918"/>
    <w:rsid w:val="00E4620C"/>
    <w:rsid w:val="00E4762B"/>
    <w:rsid w:val="00E5132C"/>
    <w:rsid w:val="00E51937"/>
    <w:rsid w:val="00E55A3B"/>
    <w:rsid w:val="00E560D0"/>
    <w:rsid w:val="00E671AA"/>
    <w:rsid w:val="00E679D3"/>
    <w:rsid w:val="00E71BE2"/>
    <w:rsid w:val="00E71C87"/>
    <w:rsid w:val="00E81075"/>
    <w:rsid w:val="00E86F0B"/>
    <w:rsid w:val="00E93C59"/>
    <w:rsid w:val="00E956C5"/>
    <w:rsid w:val="00E971DB"/>
    <w:rsid w:val="00E97D47"/>
    <w:rsid w:val="00EA28C0"/>
    <w:rsid w:val="00EB2ACF"/>
    <w:rsid w:val="00EC00DD"/>
    <w:rsid w:val="00EC024B"/>
    <w:rsid w:val="00EC1431"/>
    <w:rsid w:val="00EC1FAD"/>
    <w:rsid w:val="00EC2171"/>
    <w:rsid w:val="00EC4B2C"/>
    <w:rsid w:val="00ED1727"/>
    <w:rsid w:val="00ED48C2"/>
    <w:rsid w:val="00ED60A6"/>
    <w:rsid w:val="00EE0A66"/>
    <w:rsid w:val="00EE16B3"/>
    <w:rsid w:val="00EE51C6"/>
    <w:rsid w:val="00EE7489"/>
    <w:rsid w:val="00EF0FD5"/>
    <w:rsid w:val="00EF451B"/>
    <w:rsid w:val="00EF505C"/>
    <w:rsid w:val="00F0706E"/>
    <w:rsid w:val="00F1698C"/>
    <w:rsid w:val="00F21648"/>
    <w:rsid w:val="00F222CA"/>
    <w:rsid w:val="00F24AF9"/>
    <w:rsid w:val="00F25DD2"/>
    <w:rsid w:val="00F27534"/>
    <w:rsid w:val="00F3114C"/>
    <w:rsid w:val="00F361D2"/>
    <w:rsid w:val="00F3624F"/>
    <w:rsid w:val="00F409A1"/>
    <w:rsid w:val="00F54697"/>
    <w:rsid w:val="00F648DC"/>
    <w:rsid w:val="00F64D7E"/>
    <w:rsid w:val="00F7336F"/>
    <w:rsid w:val="00F762AB"/>
    <w:rsid w:val="00F81519"/>
    <w:rsid w:val="00F8170B"/>
    <w:rsid w:val="00F917B0"/>
    <w:rsid w:val="00F94638"/>
    <w:rsid w:val="00F952C5"/>
    <w:rsid w:val="00F96363"/>
    <w:rsid w:val="00F972B0"/>
    <w:rsid w:val="00FA0E25"/>
    <w:rsid w:val="00FA28B9"/>
    <w:rsid w:val="00FB1241"/>
    <w:rsid w:val="00FB6C06"/>
    <w:rsid w:val="00FC1913"/>
    <w:rsid w:val="00FC6E96"/>
    <w:rsid w:val="00FD0653"/>
    <w:rsid w:val="00FD1632"/>
    <w:rsid w:val="00FE0978"/>
    <w:rsid w:val="00FE364D"/>
    <w:rsid w:val="00FE4324"/>
    <w:rsid w:val="00FE518F"/>
    <w:rsid w:val="00FE6F24"/>
    <w:rsid w:val="00FE7CCC"/>
    <w:rsid w:val="00FF17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604E095"/>
  <w15:chartTrackingRefBased/>
  <w15:docId w15:val="{9C91F958-1E69-4DEE-8B9B-3CE84C987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05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3605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C217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F448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05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3605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C2171"/>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8253D4"/>
    <w:pPr>
      <w:ind w:left="720"/>
      <w:contextualSpacing/>
    </w:pPr>
  </w:style>
  <w:style w:type="paragraph" w:styleId="Title">
    <w:name w:val="Title"/>
    <w:basedOn w:val="Normal"/>
    <w:next w:val="Normal"/>
    <w:link w:val="TitleChar"/>
    <w:uiPriority w:val="10"/>
    <w:qFormat/>
    <w:rsid w:val="006F448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48B"/>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6F448B"/>
    <w:rPr>
      <w:rFonts w:asciiTheme="majorHAnsi" w:eastAsiaTheme="majorEastAsia" w:hAnsiTheme="majorHAnsi" w:cstheme="majorBidi"/>
      <w:i/>
      <w:iCs/>
      <w:color w:val="2E74B5" w:themeColor="accent1" w:themeShade="BF"/>
    </w:rPr>
  </w:style>
  <w:style w:type="paragraph" w:styleId="Quote">
    <w:name w:val="Quote"/>
    <w:basedOn w:val="Normal"/>
    <w:next w:val="Normal"/>
    <w:link w:val="QuoteChar"/>
    <w:uiPriority w:val="29"/>
    <w:qFormat/>
    <w:rsid w:val="00982A5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82A50"/>
    <w:rPr>
      <w:i/>
      <w:iCs/>
      <w:color w:val="404040" w:themeColor="text1" w:themeTint="BF"/>
    </w:rPr>
  </w:style>
  <w:style w:type="character" w:styleId="CommentReference">
    <w:name w:val="annotation reference"/>
    <w:basedOn w:val="DefaultParagraphFont"/>
    <w:uiPriority w:val="99"/>
    <w:semiHidden/>
    <w:unhideWhenUsed/>
    <w:rsid w:val="000B564B"/>
    <w:rPr>
      <w:sz w:val="16"/>
      <w:szCs w:val="16"/>
    </w:rPr>
  </w:style>
  <w:style w:type="paragraph" w:styleId="CommentText">
    <w:name w:val="annotation text"/>
    <w:basedOn w:val="Normal"/>
    <w:link w:val="CommentTextChar"/>
    <w:uiPriority w:val="99"/>
    <w:unhideWhenUsed/>
    <w:rsid w:val="000B564B"/>
    <w:pPr>
      <w:spacing w:line="240" w:lineRule="auto"/>
    </w:pPr>
    <w:rPr>
      <w:sz w:val="20"/>
      <w:szCs w:val="20"/>
    </w:rPr>
  </w:style>
  <w:style w:type="character" w:customStyle="1" w:styleId="CommentTextChar">
    <w:name w:val="Comment Text Char"/>
    <w:basedOn w:val="DefaultParagraphFont"/>
    <w:link w:val="CommentText"/>
    <w:uiPriority w:val="99"/>
    <w:rsid w:val="000B564B"/>
    <w:rPr>
      <w:sz w:val="20"/>
      <w:szCs w:val="20"/>
    </w:rPr>
  </w:style>
  <w:style w:type="paragraph" w:styleId="CommentSubject">
    <w:name w:val="annotation subject"/>
    <w:basedOn w:val="CommentText"/>
    <w:next w:val="CommentText"/>
    <w:link w:val="CommentSubjectChar"/>
    <w:uiPriority w:val="99"/>
    <w:semiHidden/>
    <w:unhideWhenUsed/>
    <w:rsid w:val="000B564B"/>
    <w:rPr>
      <w:b/>
      <w:bCs/>
    </w:rPr>
  </w:style>
  <w:style w:type="character" w:customStyle="1" w:styleId="CommentSubjectChar">
    <w:name w:val="Comment Subject Char"/>
    <w:basedOn w:val="CommentTextChar"/>
    <w:link w:val="CommentSubject"/>
    <w:uiPriority w:val="99"/>
    <w:semiHidden/>
    <w:rsid w:val="000B564B"/>
    <w:rPr>
      <w:b/>
      <w:bCs/>
      <w:sz w:val="20"/>
      <w:szCs w:val="20"/>
    </w:rPr>
  </w:style>
  <w:style w:type="paragraph" w:styleId="BalloonText">
    <w:name w:val="Balloon Text"/>
    <w:basedOn w:val="Normal"/>
    <w:link w:val="BalloonTextChar"/>
    <w:uiPriority w:val="99"/>
    <w:semiHidden/>
    <w:unhideWhenUsed/>
    <w:rsid w:val="000B5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564B"/>
    <w:rPr>
      <w:rFonts w:ascii="Segoe UI" w:hAnsi="Segoe UI" w:cs="Segoe UI"/>
      <w:sz w:val="18"/>
      <w:szCs w:val="18"/>
    </w:rPr>
  </w:style>
  <w:style w:type="character" w:styleId="PlaceholderText">
    <w:name w:val="Placeholder Text"/>
    <w:basedOn w:val="DefaultParagraphFont"/>
    <w:uiPriority w:val="99"/>
    <w:semiHidden/>
    <w:rsid w:val="00324272"/>
    <w:rPr>
      <w:color w:val="808080"/>
    </w:rPr>
  </w:style>
  <w:style w:type="paragraph" w:customStyle="1" w:styleId="EndNoteBibliographyTitle">
    <w:name w:val="EndNote Bibliography Title"/>
    <w:basedOn w:val="Normal"/>
    <w:link w:val="EndNoteBibliographyTitleChar"/>
    <w:rsid w:val="007F557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F5570"/>
    <w:rPr>
      <w:rFonts w:ascii="Calibri" w:hAnsi="Calibri" w:cs="Calibri"/>
      <w:noProof/>
    </w:rPr>
  </w:style>
  <w:style w:type="paragraph" w:customStyle="1" w:styleId="EndNoteBibliography">
    <w:name w:val="EndNote Bibliography"/>
    <w:basedOn w:val="Normal"/>
    <w:link w:val="EndNoteBibliographyChar"/>
    <w:rsid w:val="007F557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F5570"/>
    <w:rPr>
      <w:rFonts w:ascii="Calibri" w:hAnsi="Calibri" w:cs="Calibri"/>
      <w:noProof/>
    </w:rPr>
  </w:style>
  <w:style w:type="paragraph" w:styleId="Header">
    <w:name w:val="header"/>
    <w:basedOn w:val="Normal"/>
    <w:link w:val="HeaderChar"/>
    <w:uiPriority w:val="99"/>
    <w:unhideWhenUsed/>
    <w:rsid w:val="007F7E4E"/>
    <w:pPr>
      <w:tabs>
        <w:tab w:val="center" w:pos="4320"/>
        <w:tab w:val="right" w:pos="8640"/>
      </w:tabs>
      <w:spacing w:after="0" w:line="240" w:lineRule="auto"/>
    </w:pPr>
  </w:style>
  <w:style w:type="character" w:customStyle="1" w:styleId="HeaderChar">
    <w:name w:val="Header Char"/>
    <w:basedOn w:val="DefaultParagraphFont"/>
    <w:link w:val="Header"/>
    <w:uiPriority w:val="99"/>
    <w:rsid w:val="007F7E4E"/>
  </w:style>
  <w:style w:type="paragraph" w:styleId="Footer">
    <w:name w:val="footer"/>
    <w:basedOn w:val="Normal"/>
    <w:link w:val="FooterChar"/>
    <w:uiPriority w:val="99"/>
    <w:unhideWhenUsed/>
    <w:rsid w:val="007F7E4E"/>
    <w:pPr>
      <w:tabs>
        <w:tab w:val="center" w:pos="4320"/>
        <w:tab w:val="right" w:pos="8640"/>
      </w:tabs>
      <w:spacing w:after="0" w:line="240" w:lineRule="auto"/>
    </w:pPr>
  </w:style>
  <w:style w:type="character" w:customStyle="1" w:styleId="FooterChar">
    <w:name w:val="Footer Char"/>
    <w:basedOn w:val="DefaultParagraphFont"/>
    <w:link w:val="Footer"/>
    <w:uiPriority w:val="99"/>
    <w:rsid w:val="007F7E4E"/>
  </w:style>
  <w:style w:type="character" w:styleId="Hyperlink">
    <w:name w:val="Hyperlink"/>
    <w:basedOn w:val="DefaultParagraphFont"/>
    <w:uiPriority w:val="99"/>
    <w:unhideWhenUsed/>
    <w:rsid w:val="00460D27"/>
    <w:rPr>
      <w:color w:val="0563C1" w:themeColor="hyperlink"/>
      <w:u w:val="single"/>
    </w:rPr>
  </w:style>
  <w:style w:type="paragraph" w:styleId="NormalWeb">
    <w:name w:val="Normal (Web)"/>
    <w:basedOn w:val="Normal"/>
    <w:uiPriority w:val="99"/>
    <w:semiHidden/>
    <w:unhideWhenUsed/>
    <w:rsid w:val="007D179B"/>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6763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tiff"/><Relationship Id="rId26" Type="http://schemas.openxmlformats.org/officeDocument/2006/relationships/image" Target="media/image17.png"/><Relationship Id="rId39" Type="http://schemas.openxmlformats.org/officeDocument/2006/relationships/image" Target="media/image30.emf"/><Relationship Id="rId21" Type="http://schemas.openxmlformats.org/officeDocument/2006/relationships/image" Target="media/image12.emf"/><Relationship Id="rId34" Type="http://schemas.openxmlformats.org/officeDocument/2006/relationships/image" Target="media/image25.tiff"/><Relationship Id="rId42" Type="http://schemas.openxmlformats.org/officeDocument/2006/relationships/image" Target="media/image33.emf"/><Relationship Id="rId47" Type="http://schemas.openxmlformats.org/officeDocument/2006/relationships/image" Target="media/image38.em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tiff"/><Relationship Id="rId29" Type="http://schemas.openxmlformats.org/officeDocument/2006/relationships/image" Target="media/image20.png"/><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image" Target="media/image23.tiff"/><Relationship Id="rId37" Type="http://schemas.openxmlformats.org/officeDocument/2006/relationships/image" Target="media/image28.tiff"/><Relationship Id="rId40" Type="http://schemas.openxmlformats.org/officeDocument/2006/relationships/image" Target="media/image31.emf"/><Relationship Id="rId45" Type="http://schemas.openxmlformats.org/officeDocument/2006/relationships/image" Target="media/image36.emf"/><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tiff"/><Relationship Id="rId49" Type="http://schemas.openxmlformats.org/officeDocument/2006/relationships/image" Target="media/image40.emf"/><Relationship Id="rId10" Type="http://schemas.openxmlformats.org/officeDocument/2006/relationships/image" Target="media/image1.png"/><Relationship Id="rId19" Type="http://schemas.openxmlformats.org/officeDocument/2006/relationships/image" Target="media/image10.emf"/><Relationship Id="rId31" Type="http://schemas.openxmlformats.org/officeDocument/2006/relationships/image" Target="media/image22.tiff"/><Relationship Id="rId44" Type="http://schemas.openxmlformats.org/officeDocument/2006/relationships/image" Target="media/image35.emf"/><Relationship Id="rId4" Type="http://schemas.openxmlformats.org/officeDocument/2006/relationships/settings" Target="settings.xml"/><Relationship Id="rId9" Type="http://schemas.openxmlformats.org/officeDocument/2006/relationships/hyperlink" Target="mailto:peng.qiu@bme.gatech.edu" TargetMode="Externa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tiff"/><Relationship Id="rId35" Type="http://schemas.openxmlformats.org/officeDocument/2006/relationships/image" Target="media/image26.tiff"/><Relationship Id="rId43" Type="http://schemas.openxmlformats.org/officeDocument/2006/relationships/image" Target="media/image34.emf"/><Relationship Id="rId48" Type="http://schemas.openxmlformats.org/officeDocument/2006/relationships/image" Target="media/image39.png"/><Relationship Id="rId8" Type="http://schemas.openxmlformats.org/officeDocument/2006/relationships/hyperlink" Target="mailto:xyang88@gatech.edu"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image" Target="media/image24.tiff"/><Relationship Id="rId38" Type="http://schemas.openxmlformats.org/officeDocument/2006/relationships/image" Target="media/image29.emf"/><Relationship Id="rId46" Type="http://schemas.openxmlformats.org/officeDocument/2006/relationships/image" Target="media/image37.emf"/><Relationship Id="rId20" Type="http://schemas.openxmlformats.org/officeDocument/2006/relationships/image" Target="media/image11.emf"/><Relationship Id="rId41" Type="http://schemas.openxmlformats.org/officeDocument/2006/relationships/image" Target="media/image32.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8DA33-AB97-40DF-8203-348EA7684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TotalTime>
  <Pages>33</Pages>
  <Words>7849</Words>
  <Characters>44742</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gyu Yang</dc:creator>
  <cp:keywords/>
  <dc:description/>
  <cp:lastModifiedBy>Yang, Xingyu</cp:lastModifiedBy>
  <cp:revision>5</cp:revision>
  <dcterms:created xsi:type="dcterms:W3CDTF">2017-05-15T05:31:00Z</dcterms:created>
  <dcterms:modified xsi:type="dcterms:W3CDTF">2017-05-15T20:46:00Z</dcterms:modified>
</cp:coreProperties>
</file>